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rPr>
          <w:szCs w:val="24"/>
          <w:lang w:eastAsia="zh-CN"/>
        </w:rPr>
      </w:pPr>
      <w:r w:rsidRPr="004B1663">
        <w:rPr>
          <w:szCs w:val="24"/>
          <w:lang w:eastAsia="zh-CN"/>
        </w:rPr>
        <w:t>AFPD</w:t>
      </w:r>
      <w:r w:rsidR="00A0471F">
        <w:rPr>
          <w:szCs w:val="24"/>
          <w:lang w:eastAsia="zh-CN"/>
        </w:rPr>
        <w:t>-DTW</w:t>
      </w:r>
      <w:r w:rsidRPr="004B1663">
        <w:rPr>
          <w:szCs w:val="24"/>
          <w:lang w:eastAsia="zh-CN"/>
        </w:rPr>
        <w:t>: An Adaptive Flex Power Detection Method for Post-processing and Real-time Application</w:t>
      </w:r>
      <w:r w:rsidR="00C207A0" w:rsidRPr="00C207A0">
        <w:rPr>
          <w:szCs w:val="24"/>
          <w:lang w:eastAsia="zh-CN"/>
        </w:rPr>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774799">
      <w:pPr>
        <w:pStyle w:val="MainText"/>
      </w:pPr>
      <w:r w:rsidRPr="00C47645">
        <w:t xml:space="preserve">Flex power is a capability of </w:t>
      </w:r>
      <w:r w:rsidR="00657F68">
        <w:rPr>
          <w:rFonts w:hint="eastAsia"/>
          <w:lang w:eastAsia="zh-CN"/>
        </w:rPr>
        <w:t xml:space="preserve">GNSS </w:t>
      </w:r>
      <w:r w:rsidRPr="00C47645">
        <w:t xml:space="preserve">satellites that allows programmable output power redistribution. </w:t>
      </w:r>
      <w:r w:rsidR="004E02F9" w:rsidRPr="004E02F9">
        <w:rPr>
          <w:lang w:eastAsia="zh-CN"/>
        </w:rPr>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lang w:eastAsia="zh-CN"/>
        </w:rPr>
        <w:t xml:space="preserve"> </w:t>
      </w:r>
      <w:r w:rsidR="0073680A" w:rsidRPr="0073680A">
        <w:rPr>
          <w:lang w:eastAsia="zh-CN"/>
        </w:rPr>
        <w:t xml:space="preserve">We propose a </w:t>
      </w:r>
      <w:r w:rsidR="00E51B08">
        <w:rPr>
          <w:lang w:eastAsia="zh-CN"/>
        </w:rPr>
        <w:t xml:space="preserve">novel </w:t>
      </w:r>
      <w:r w:rsidR="0073680A" w:rsidRPr="0073680A">
        <w:rPr>
          <w:lang w:eastAsia="zh-CN"/>
        </w:rPr>
        <w:t>flex power detection method, Adaptive Flex Power Detector–Dynamic Time Warping (AFPD-DTW)</w:t>
      </w:r>
      <w:r w:rsidR="00BB1D05">
        <w:rPr>
          <w:lang w:eastAsia="zh-CN"/>
        </w:rPr>
        <w:t xml:space="preserve"> based on </w:t>
      </w:r>
      <w:r w:rsidR="00BB1D05">
        <w:t>diurnal difference</w:t>
      </w:r>
      <w:r w:rsidR="00E51B08">
        <w:rPr>
          <w:lang w:eastAsia="zh-CN"/>
        </w:rPr>
        <w:t>.</w:t>
      </w:r>
      <w:r w:rsidR="0073680A" w:rsidRPr="0073680A">
        <w:rPr>
          <w:lang w:eastAsia="zh-CN"/>
        </w:rPr>
        <w:t xml:space="preserve"> </w:t>
      </w:r>
      <w:r w:rsidR="00B965EB">
        <w:rPr>
          <w:lang w:eastAsia="zh-CN"/>
        </w:rPr>
        <w:t>It u</w:t>
      </w:r>
      <w:r w:rsidR="0073680A" w:rsidRPr="0073680A">
        <w:rPr>
          <w:lang w:eastAsia="zh-CN"/>
        </w:rPr>
        <w:t xml:space="preserve">tilizes the diurnal patterns in carrier-to-noise density ratio (C/N0) to apply Dynamic Time Warping (DTW) for addressing the temporal misalignment caused by </w:t>
      </w:r>
      <w:r w:rsidR="00CD2542">
        <w:rPr>
          <w:rFonts w:hint="eastAsia"/>
          <w:lang w:eastAsia="zh-CN"/>
        </w:rPr>
        <w:t xml:space="preserve">GNSS </w:t>
      </w:r>
      <w:r w:rsidR="0073680A" w:rsidRPr="0073680A">
        <w:rPr>
          <w:lang w:eastAsia="zh-CN"/>
        </w:rPr>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lang w:eastAsia="zh-CN"/>
        </w:rPr>
        <w:t>sli</w:t>
      </w:r>
      <w:r w:rsidR="00A975D1">
        <w:rPr>
          <w:lang w:eastAsia="zh-CN"/>
        </w:rPr>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680671D5" w:rsidR="00B60C48" w:rsidRDefault="00B60C48" w:rsidP="002359CB">
      <w:pPr>
        <w:pStyle w:val="MainText"/>
        <w:ind w:firstLine="0"/>
        <w:rPr>
          <w:lang w:eastAsia="zh-CN"/>
        </w:rPr>
      </w:pPr>
      <w:r w:rsidRPr="004C519C">
        <w:rPr>
          <w:b/>
          <w:bCs/>
        </w:rPr>
        <w:t>Key</w:t>
      </w:r>
      <w:r w:rsidR="00D075DC" w:rsidRPr="004C519C">
        <w:rPr>
          <w:b/>
          <w:bCs/>
        </w:rPr>
        <w:t>w</w:t>
      </w:r>
      <w:r w:rsidRPr="004C519C">
        <w:rPr>
          <w:b/>
          <w:bCs/>
        </w:rPr>
        <w:t>ords</w:t>
      </w:r>
      <w:r w:rsidR="00D075DC" w:rsidRPr="004C519C">
        <w:rPr>
          <w:lang w:eastAsia="zh-CN"/>
        </w:rPr>
        <w:t xml:space="preserve">   </w:t>
      </w:r>
      <w:r w:rsidR="00475A10" w:rsidRPr="004C519C">
        <w:rPr>
          <w:lang w:eastAsia="zh-CN"/>
        </w:rPr>
        <w:t xml:space="preserve">GPS; flex power; DTW; diurnal pattern; </w:t>
      </w:r>
      <w:r w:rsidR="00475A10" w:rsidRPr="004C519C">
        <w:rPr>
          <w:rFonts w:hint="eastAsia"/>
          <w:lang w:eastAsia="zh-CN"/>
        </w:rPr>
        <w:t>f</w:t>
      </w:r>
      <w:r w:rsidR="00475A10" w:rsidRPr="004C519C">
        <w:rPr>
          <w:lang w:eastAsia="zh-CN"/>
        </w:rPr>
        <w:t>lex power detection</w:t>
      </w:r>
    </w:p>
    <w:p w14:paraId="3DB0A878" w14:textId="77777777" w:rsidR="00EF6614" w:rsidRPr="004C519C" w:rsidRDefault="00EF6614" w:rsidP="002359CB">
      <w:pPr>
        <w:pStyle w:val="MainText"/>
        <w:ind w:firstLine="0"/>
        <w:rPr>
          <w:lang w:eastAsia="zh-CN"/>
        </w:rPr>
      </w:pPr>
    </w:p>
    <w:p w14:paraId="50F063C8" w14:textId="77777777" w:rsidR="00720221" w:rsidRPr="00521A15" w:rsidRDefault="00720221" w:rsidP="00D075DC">
      <w:pPr>
        <w:spacing w:after="120"/>
        <w:ind w:firstLine="489"/>
        <w:rPr>
          <w:b/>
          <w:bCs/>
        </w:rPr>
      </w:pPr>
    </w:p>
    <w:p w14:paraId="3130DAA8" w14:textId="77777777" w:rsidR="00720221" w:rsidRPr="004C519C" w:rsidRDefault="003D1494" w:rsidP="00A236F8">
      <w:pPr>
        <w:pStyle w:val="Heading1"/>
        <w:rPr>
          <w:sz w:val="20"/>
        </w:rPr>
      </w:pPr>
      <w:r w:rsidRPr="004C519C">
        <w:rPr>
          <w:sz w:val="20"/>
        </w:rPr>
        <w:t>Introduction</w:t>
      </w:r>
    </w:p>
    <w:p w14:paraId="550CF170" w14:textId="6A8CF133" w:rsidR="009E7815" w:rsidRPr="004C519C" w:rsidRDefault="00255DBB" w:rsidP="008D741A">
      <w:pPr>
        <w:pStyle w:val="MainText"/>
        <w:ind w:firstLine="0"/>
      </w:pPr>
      <w:r w:rsidRPr="004C519C">
        <w:rPr>
          <w:rFonts w:hint="eastAsia"/>
          <w:lang w:eastAsia="zh-CN"/>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794FC5" w:rsidRPr="004C519C">
        <w:instrText xml:space="preserve"> ADDIN ZOTERO_ITEM CSL_CITATION {"citationID":"a2n6fke9qf8","properties":{"formattedCitation":"(Jimenez-Banos et al. 2010)","plainCitation":"(Jimenez-Banos et al. 2010)","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3346AD" w:rsidRPr="004C519C">
        <w:instrText xml:space="preserve"> ADDIN ZOTERO_ITEM CSL_CITATION {"citationID":"a2eepj7a8hv","properties":{"formattedCitation":"(Han et al. 2019; Liu et al. 2020)","plainCitation":"(Han et al. 2019; Liu et al. 2020)","noteIndex":0},"citationItems":[{"id":1613,"uris":["http://zotero.org/users/12078793/items/GHBHEG2C"],"itemData":{"id":1613,"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1612,"uris":["http://zotero.org/users/12078793/items/5VTLBLDX"],"itemData":{"id":1612,"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AB527F" w:rsidRPr="004C519C">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247,"uris":["http://zotero.org/users/12078793/items/F2MCC3FH"],"itemData":{"id":247,"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1633,"uris":["http://zotero.org/users/12078793/items/CBRZQ4X5"],"itemData":{"id":1633,"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237,"uris":["http://zotero.org/users/12078793/items/IYWX2N9C"],"itemData":{"id":237,"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215F02" w:rsidRPr="004C519C">
        <w:instrText xml:space="preserve"> ADDIN ZOTERO_ITEM CSL_CITATION {"citationID":"a1d95juco3g","properties":{"formattedCitation":"(Wu et al. 2024)","plainCitation":"(Wu et al. 2024)","noteIndex":0},"citationItems":[{"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215F02" w:rsidRPr="004C519C">
        <w:instrText xml:space="preserve"> ADDIN ZOTERO_ITEM CSL_CITATION {"citationID":"a2bdmea9elm","properties":{"formattedCitation":"(Liu et al. 2024)","plainCitation":"(Liu et al. 2024)","noteIndex":0},"citationItems":[{"id":235,"uris":["http://zotero.org/users/12078793/items/4ZITT54K"],"itemData":{"id":235,"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0C1743" w:rsidRPr="004C519C">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1644,"uris":["http://zotero.org/users/12078793/items/7HMIRZDG"],"itemData":{"id":1644,"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1642,"uris":["http://zotero.org/users/12078793/items/YMEXDNMB"],"itemData":{"id":1642,"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1646,"uris":["http://zotero.org/users/12078793/items/JGU2X7T4"],"itemData":{"id":164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1648,"uris":["http://zotero.org/users/12078793/items/AESA2H4X"],"itemData":{"id":1648,"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1635,"uris":["http://zotero.org/users/12078793/items/UZRRS67T"],"itemData":{"id":1635,"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4F83500" w:rsidR="009E7815" w:rsidRPr="004C519C" w:rsidRDefault="00CB64B2" w:rsidP="00F472F5">
      <w:pPr>
        <w:pStyle w:val="MainText"/>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lang w:eastAsia="zh-CN"/>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D5507F" w:rsidRPr="004C519C">
        <w:instrText xml:space="preserve"> ADDIN ZOTERO_ITEM CSL_CITATION {"citationID":"n0TNc3ox","properties":{"custom":"Esenbu\\uc0\\u287{}a et al. (2023)","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D262DE" w:rsidRPr="004C519C">
        <w:t>However, FPD can only detect step lift but fails to detect overall lift patterns.</w:t>
      </w:r>
      <w:r w:rsidR="009E7815" w:rsidRPr="004C519C">
        <w:t xml:space="preserve"> This requires FPD to use </w:t>
      </w:r>
      <w:r w:rsidR="005125CF" w:rsidRPr="004C519C">
        <w:t xml:space="preserve">more than 200 </w:t>
      </w:r>
      <w:r w:rsidR="009E7815" w:rsidRPr="004C519C">
        <w:t>station</w:t>
      </w:r>
      <w:r w:rsidR="005125CF" w:rsidRPr="004C519C">
        <w:t>s’</w:t>
      </w:r>
      <w:r w:rsidR="009E7815" w:rsidRPr="004C519C">
        <w:t xml:space="preserve"> data for accurate judgment</w:t>
      </w:r>
      <w:r w:rsidR="005125CF" w:rsidRPr="004C519C">
        <w:t>. 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lang w:eastAsia="zh-CN"/>
        </w:rPr>
        <w:t xml:space="preserve"> </w:t>
      </w:r>
      <w:r w:rsidR="009E7815" w:rsidRPr="004C519C">
        <w:t>window data.</w:t>
      </w:r>
      <w:r w:rsidR="005C5BC3" w:rsidRPr="004C519C">
        <w:t xml:space="preserve"> </w:t>
      </w:r>
      <w:r w:rsidR="007A3B01" w:rsidRPr="004C519C">
        <w:fldChar w:fldCharType="begin"/>
      </w:r>
      <w:r w:rsidR="00D5507F" w:rsidRPr="004C519C">
        <w:instrText xml:space="preserve"> ADDIN ZOTERO_ITEM CSL_CITATION {"citationID":"7CSQvN9g","properties":{"custom":"Yang et al. (2022)","formattedCitation":"Yang et al. (2022)","plainCitation":"Yang et al. (2022)","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w:t>
      </w:r>
      <w:r w:rsidR="009E7815" w:rsidRPr="004C519C">
        <w:lastRenderedPageBreak/>
        <w:t xml:space="preserve">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different </w:t>
      </w:r>
      <w:r w:rsidR="00C775C5" w:rsidRPr="004C519C">
        <w:rPr>
          <w:rFonts w:hint="eastAsia"/>
          <w:lang w:eastAsia="zh-CN"/>
        </w:rPr>
        <w:t>an</w:t>
      </w:r>
      <w:r w:rsidR="00C775C5" w:rsidRPr="004C519C">
        <w:t xml:space="preserve">tenna and </w:t>
      </w:r>
      <w:r w:rsidR="009E7815" w:rsidRPr="004C519C">
        <w:t xml:space="preserve">receiver types. </w:t>
      </w:r>
      <w:r w:rsidR="00F07D34" w:rsidRPr="004C519C">
        <w:fldChar w:fldCharType="begin"/>
      </w:r>
      <w:r w:rsidR="00D5507F" w:rsidRPr="004C519C">
        <w:instrText xml:space="preserve"> ADDIN ZOTERO_ITEM CSL_CITATION {"citationID":"01tJLUw9","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lang w:eastAsia="zh-CN"/>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lang w:eastAsia="zh-CN"/>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lang w:eastAsia="zh-CN"/>
        </w:rPr>
        <w:t xml:space="preserve"> </w:t>
      </w:r>
      <w:r w:rsidR="0031699B" w:rsidRPr="004C519C">
        <w:t>Several studies have employed high-gain antennas to detect flex power changes</w:t>
      </w:r>
      <w:r w:rsidR="006565D8" w:rsidRPr="004C519C">
        <w:fldChar w:fldCharType="begin"/>
      </w:r>
      <w:r w:rsidR="00FE65A1">
        <w:instrText xml:space="preserve"> ADDIN ZOTERO_ITEM CSL_CITATION {"citationID":"a1t66lne95d","properties":{"formattedCitation":"(Jimenez-Banos et al. 2010; Thoelert et al. 2018; Tang et al. 2022)","plainCitation":"(Jimenez-Banos et al. 2010; Thoelert et al. 2018; Tang et al. 2022)","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246,"uris":["http://zotero.org/users/12078793/items/J25TT3IM"],"itemData":{"id":246,"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249,"uris":["http://zotero.org/users/12078793/items/M9ZTL3J2"],"itemData":{"id":249,"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rPr>
          <w:lang w:eastAsia="zh-CN"/>
        </w:rPr>
        <w:t xml:space="preserve"> </w:t>
      </w:r>
      <w:r w:rsidR="0088704F" w:rsidRPr="004C519C">
        <w:rPr>
          <w:lang w:eastAsia="zh-CN"/>
        </w:rPr>
        <w:t xml:space="preserve">However, the application of high-gain antenna detection methods is limited by the high cost and limited accessibility of the required equipment. </w:t>
      </w:r>
    </w:p>
    <w:p w14:paraId="24670E13" w14:textId="3C1EBB4C" w:rsidR="00541FBF" w:rsidRPr="004C519C" w:rsidRDefault="004747BB" w:rsidP="002359CB">
      <w:pPr>
        <w:pStyle w:val="MainText"/>
      </w:pPr>
      <w:r w:rsidRPr="004C519C">
        <w:t xml:space="preserve">Given these limitations in existing methods, this paper </w:t>
      </w:r>
      <w:r w:rsidR="004D2C52" w:rsidRPr="004C519C">
        <w:t xml:space="preserve">proposes a novel Adaptive </w:t>
      </w:r>
      <w:r w:rsidR="00983387">
        <w:rPr>
          <w:lang w:eastAsia="zh-CN"/>
        </w:rPr>
        <w:t>Flex Power Detector–Dynamic Time Warping</w:t>
      </w:r>
      <w:r w:rsidR="004D2C52" w:rsidRPr="004C519C">
        <w:t>(AFPD-DTW) to address three key challenges. First, it overcome</w:t>
      </w:r>
      <w:r w:rsidR="009A4D89">
        <w:rPr>
          <w:lang w:eastAsia="zh-CN"/>
        </w:rPr>
        <w:t>s</w:t>
      </w:r>
      <w:r w:rsidR="004D2C52" w:rsidRPr="004C519C">
        <w:t xml:space="preserve"> the high data requirements and equipment-specific modeling issues by efficiently modeling C/N0 pattern</w:t>
      </w:r>
      <w:r w:rsidR="004D2C52" w:rsidRPr="00E64F32">
        <w:t>s</w:t>
      </w:r>
      <w:r w:rsidR="00E64F32" w:rsidRPr="00E64F32">
        <w:t xml:space="preserve"> </w:t>
      </w:r>
      <w:r w:rsidR="00E64F32" w:rsidRPr="00E64F32">
        <w:rPr>
          <w:lang w:eastAsia="zh-CN"/>
        </w:rPr>
        <w:t>dynamically</w:t>
      </w:r>
      <w:r w:rsidR="004D2C52" w:rsidRPr="004C519C">
        <w:t>. Second, it resolve</w:t>
      </w:r>
      <w:r w:rsidR="009A4D89">
        <w:rPr>
          <w:rFonts w:asciiTheme="minorEastAsia" w:eastAsiaTheme="minorEastAsia" w:hAnsiTheme="minorEastAsia" w:hint="eastAsia"/>
          <w:lang w:eastAsia="zh-CN"/>
        </w:rPr>
        <w:t>s</w:t>
      </w:r>
      <w:r w:rsidR="004D2C52" w:rsidRPr="004C519C">
        <w:t xml:space="preserve"> the daily </w:t>
      </w:r>
      <w:r w:rsidR="00F61A6D">
        <w:t xml:space="preserve">C/N0 </w:t>
      </w:r>
      <w:r w:rsidR="004D2C52" w:rsidRPr="004C519C">
        <w:t xml:space="preserve">data misalignment challenge through the application of DTW technology. </w:t>
      </w:r>
      <w:r w:rsidR="00095D2E" w:rsidRPr="004C519C">
        <w:t>Finally, it addresse</w:t>
      </w:r>
      <w:r w:rsidR="009A4D89">
        <w:t>s</w:t>
      </w:r>
      <w:r w:rsidR="00095D2E" w:rsidRPr="004C519C">
        <w:t xml:space="preserve"> the detection speed limitations in post-processing scenarios by achieving a 20-fold speedup compared to the FPD method, all while maintaining accuracy with minimal station data requirements.</w:t>
      </w:r>
    </w:p>
    <w:p w14:paraId="39CF0F74" w14:textId="7B2E50B2" w:rsidR="00657961" w:rsidRPr="004C519C" w:rsidRDefault="00541FBF" w:rsidP="002359CB">
      <w:pPr>
        <w:pStyle w:val="MainText"/>
      </w:pPr>
      <w:r w:rsidRPr="004C519C">
        <w:t>This paper is organized as follows</w:t>
      </w:r>
      <w:r w:rsidR="00E625F2" w:rsidRPr="004C519C">
        <w:rPr>
          <w:rFonts w:hint="eastAsia"/>
          <w:lang w:eastAsia="zh-CN"/>
        </w:rPr>
        <w:t>.</w:t>
      </w:r>
      <w:r w:rsidR="00E625F2" w:rsidRPr="004C519C">
        <w:rPr>
          <w:lang w:eastAsia="zh-CN"/>
        </w:rPr>
        <w:t xml:space="preserve"> </w:t>
      </w:r>
      <w:r w:rsidRPr="004C519C">
        <w:t xml:space="preserve">Section 2 characterizes C/N0 </w:t>
      </w:r>
      <w:r w:rsidR="00C527EB" w:rsidRPr="004C519C">
        <w:t>patterns during flex power</w:t>
      </w:r>
      <w:r w:rsidRPr="004C519C">
        <w:t xml:space="preserve">, </w:t>
      </w:r>
      <w:r w:rsidR="00C527EB" w:rsidRPr="004C519C">
        <w:t>elab</w:t>
      </w:r>
      <w:r w:rsidR="009A4D89">
        <w:t>o</w:t>
      </w:r>
      <w:r w:rsidR="00C527EB" w:rsidRPr="004C519C">
        <w:t>rating</w:t>
      </w:r>
      <w:r w:rsidRPr="004C519C">
        <w:t xml:space="preserve"> </w:t>
      </w:r>
      <w:r w:rsidR="009A4D89">
        <w:t xml:space="preserve">on </w:t>
      </w:r>
      <w:r w:rsidRPr="004C519C">
        <w:t xml:space="preserve">both the basic lift patterns and their relationships with satellite trajectories. Section 3 presents the methodology of </w:t>
      </w:r>
      <w:r w:rsidR="000371D5" w:rsidRPr="004C519C">
        <w:rPr>
          <w:rFonts w:hint="eastAsia"/>
          <w:lang w:eastAsia="zh-CN"/>
        </w:rPr>
        <w:t>A</w:t>
      </w:r>
      <w:r w:rsidR="000371D5" w:rsidRPr="004C519C">
        <w:rPr>
          <w:lang w:eastAsia="zh-CN"/>
        </w:rPr>
        <w:t>FPD-DTW</w:t>
      </w:r>
      <w:r w:rsidRPr="004C519C">
        <w:t xml:space="preserve">, detailing its processing pipeline, the DTW-based detection approach, and the adaptive threshold determination strategy. Section 4 comprehensively evaluates </w:t>
      </w:r>
      <w:r w:rsidR="000371D5" w:rsidRPr="004C519C">
        <w:rPr>
          <w:rFonts w:hint="eastAsia"/>
          <w:lang w:eastAsia="zh-CN"/>
        </w:rPr>
        <w:t>A</w:t>
      </w:r>
      <w:r w:rsidR="000371D5" w:rsidRPr="004C519C">
        <w:rPr>
          <w:lang w:eastAsia="zh-CN"/>
        </w:rPr>
        <w:t>FPD-DTW</w:t>
      </w:r>
      <w:r w:rsidRPr="004C519C">
        <w:t>'s performance through both post-processing and real-time experiments, comparing it with existing methods. Section 5 summarizes our findings and discusses future research directions.</w:t>
      </w:r>
    </w:p>
    <w:p w14:paraId="62E6F4B8" w14:textId="0EA54598" w:rsidR="00207E8E" w:rsidRPr="004C519C" w:rsidRDefault="00207E8E" w:rsidP="00A236F8">
      <w:pPr>
        <w:pStyle w:val="Heading1"/>
        <w:rPr>
          <w:sz w:val="20"/>
        </w:rPr>
      </w:pPr>
      <w:r w:rsidRPr="004C519C">
        <w:rPr>
          <w:sz w:val="20"/>
        </w:rPr>
        <w:lastRenderedPageBreak/>
        <w:t>Flex power characterization based on C/N0</w:t>
      </w:r>
    </w:p>
    <w:p w14:paraId="756B9E93" w14:textId="2402479F" w:rsidR="00DF4F07" w:rsidRPr="004C519C" w:rsidRDefault="00384938" w:rsidP="00F47C47">
      <w:pPr>
        <w:pStyle w:val="MainText"/>
        <w:ind w:firstLine="0"/>
      </w:pPr>
      <w:r w:rsidRPr="004C519C">
        <w:t xml:space="preserve">This section </w:t>
      </w:r>
      <w:r w:rsidR="00ED624A">
        <w:rPr>
          <w:rFonts w:asciiTheme="minorEastAsia" w:eastAsiaTheme="minorEastAsia" w:hAnsiTheme="minorEastAsia" w:hint="eastAsia"/>
          <w:lang w:eastAsia="zh-CN"/>
        </w:rPr>
        <w:t>f</w:t>
      </w:r>
      <w:r w:rsidRPr="004C519C">
        <w:t>irst</w:t>
      </w:r>
      <w:r w:rsidR="00ED624A">
        <w:t xml:space="preserve"> presents </w:t>
      </w:r>
      <w:r w:rsidRPr="004C519C">
        <w:t xml:space="preserve">two lift patterns in C/N0 data. Second, the visualization and mechanism of these patterns using 2D satellite trajectories map is provided. Finally, an examination of the impact of different </w:t>
      </w:r>
      <w:r w:rsidR="00685265">
        <w:t>equipment</w:t>
      </w:r>
      <w:r w:rsidRPr="004C519C">
        <w:t xml:space="preserve"> on C/N0 lift values is conducted.</w:t>
      </w:r>
      <w:r w:rsidR="00F61E86" w:rsidRPr="004C519C" w:rsidDel="00F61E86">
        <w:rPr>
          <w:rFonts w:hint="eastAsia"/>
        </w:rPr>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F47C47">
      <w:pPr>
        <w:pStyle w:val="MainText"/>
        <w:ind w:firstLine="0"/>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power</w:t>
      </w:r>
    </w:p>
    <w:bookmarkEnd w:id="1"/>
    <w:p w14:paraId="29020B6E" w14:textId="2DF7172D" w:rsidR="00DA4E2E" w:rsidRPr="004C519C" w:rsidRDefault="003D0D36" w:rsidP="00F47C47">
      <w:pPr>
        <w:pStyle w:val="MainText"/>
        <w:ind w:firstLine="0"/>
        <w:rPr>
          <w:lang w:eastAsia="zh-CN"/>
        </w:rPr>
      </w:pPr>
      <w:r w:rsidRPr="003D0D36">
        <w:rPr>
          <w:lang w:eastAsia="zh-CN"/>
        </w:rPr>
        <w:t>To illustrate the enhancement effect of flex power on C/N0, we propose a visualization method combining 2D satellite ground tracks with C/N0 time series plots</w:t>
      </w:r>
      <w:r w:rsidR="00DA4E2E" w:rsidRPr="004C519C">
        <w:rPr>
          <w:lang w:eastAsia="zh-CN"/>
        </w:rPr>
        <w:t xml:space="preserve">. </w:t>
      </w:r>
      <w:r w:rsidR="00C766D0" w:rsidRPr="004C519C">
        <w:rPr>
          <w:lang w:eastAsia="zh-CN"/>
        </w:rPr>
        <w:t xml:space="preserve">Figure </w:t>
      </w:r>
      <w:r w:rsidR="00957C3F" w:rsidRPr="004C519C">
        <w:rPr>
          <w:lang w:eastAsia="zh-CN"/>
        </w:rPr>
        <w:fldChar w:fldCharType="begin"/>
      </w:r>
      <w:r w:rsidR="00957C3F" w:rsidRPr="004C519C">
        <w:rPr>
          <w:lang w:eastAsia="zh-CN"/>
        </w:rPr>
        <w:instrText xml:space="preserve"> REF _Ref182341174 </w:instrText>
      </w:r>
      <w:r w:rsidR="00C766D0" w:rsidRPr="004C519C">
        <w:rPr>
          <w:lang w:eastAsia="zh-CN"/>
        </w:rPr>
        <w:instrText>\# 0 \h</w:instrText>
      </w:r>
      <w:r w:rsidR="00957C3F" w:rsidRPr="004C519C">
        <w:rPr>
          <w:lang w:eastAsia="zh-CN"/>
        </w:rPr>
        <w:instrText xml:space="preserve"> </w:instrText>
      </w:r>
      <w:r w:rsidR="004C519C">
        <w:rPr>
          <w:lang w:eastAsia="zh-CN"/>
        </w:rPr>
        <w:instrText xml:space="preserve"> \* MERGEFORMAT </w:instrText>
      </w:r>
      <w:r w:rsidR="00957C3F" w:rsidRPr="004C519C">
        <w:rPr>
          <w:lang w:eastAsia="zh-CN"/>
        </w:rPr>
      </w:r>
      <w:r w:rsidR="00957C3F" w:rsidRPr="004C519C">
        <w:rPr>
          <w:lang w:eastAsia="zh-CN"/>
        </w:rPr>
        <w:fldChar w:fldCharType="separate"/>
      </w:r>
      <w:r w:rsidR="00144948" w:rsidRPr="004C519C">
        <w:rPr>
          <w:lang w:eastAsia="zh-CN"/>
        </w:rPr>
        <w:t>2</w:t>
      </w:r>
      <w:r w:rsidR="00957C3F" w:rsidRPr="004C519C">
        <w:rPr>
          <w:lang w:eastAsia="zh-CN"/>
        </w:rPr>
        <w:fldChar w:fldCharType="end"/>
      </w:r>
      <w:r w:rsidR="00957C3F" w:rsidRPr="004C519C">
        <w:rPr>
          <w:lang w:eastAsia="zh-CN"/>
        </w:rPr>
        <w:t xml:space="preserve"> </w:t>
      </w:r>
      <w:r w:rsidR="007A051D" w:rsidRPr="004C519C">
        <w:rPr>
          <w:lang w:eastAsia="zh-CN"/>
        </w:rPr>
        <w:t xml:space="preserve">presents two subfigures showing different characteristics </w:t>
      </w:r>
      <w:r w:rsidR="004F39EB">
        <w:rPr>
          <w:lang w:eastAsia="zh-CN"/>
        </w:rPr>
        <w:t>from</w:t>
      </w:r>
      <w:r w:rsidR="007A051D" w:rsidRPr="004C519C">
        <w:rPr>
          <w:lang w:eastAsia="zh-CN"/>
        </w:rPr>
        <w:t xml:space="preserve"> February 14, 2020. </w:t>
      </w:r>
      <w:r w:rsidR="00AA6FB4" w:rsidRPr="00AA6FB4">
        <w:rPr>
          <w:lang w:eastAsia="zh-CN"/>
        </w:rPr>
        <w:t>The first (G05 at BAIE station) shows a step lift pattern, while the second (G03 at BIK0 station) exhibits an overall lift pattern</w:t>
      </w:r>
      <w:r w:rsidR="007A051D" w:rsidRPr="004C519C">
        <w:rPr>
          <w:lang w:eastAsia="zh-CN"/>
        </w:rPr>
        <w:t>.</w:t>
      </w:r>
      <w:r w:rsidR="00DA4E2E" w:rsidRPr="004C519C">
        <w:rPr>
          <w:lang w:eastAsia="zh-CN"/>
        </w:rPr>
        <w:t xml:space="preserve"> </w:t>
      </w:r>
      <w:r w:rsidR="00AA6FB4" w:rsidRPr="00AA6FB4">
        <w:rPr>
          <w:lang w:eastAsia="zh-CN"/>
        </w:rPr>
        <w:t>In both subfigures, the dark</w:t>
      </w:r>
      <w:r w:rsidR="009A4D89">
        <w:rPr>
          <w:lang w:eastAsia="zh-CN"/>
        </w:rPr>
        <w:t>-</w:t>
      </w:r>
      <w:r w:rsidR="00AA6FB4" w:rsidRPr="00AA6FB4">
        <w:rPr>
          <w:lang w:eastAsia="zh-CN"/>
        </w:rPr>
        <w:t>shaded region marks 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February 13 (without flex power), while colored dots from February 14 indicate enhancement: green for no lift and red for value lift.</w:t>
      </w:r>
    </w:p>
    <w:p w14:paraId="42F2334E" w14:textId="256A9407" w:rsidR="00957C3F" w:rsidRPr="00394065" w:rsidRDefault="00394065" w:rsidP="00394065">
      <w:pPr>
        <w:pStyle w:val="MainText"/>
        <w:rPr>
          <w:rFonts w:eastAsiaTheme="minorEastAsia"/>
          <w:lang w:eastAsia="zh-CN"/>
        </w:rPr>
      </w:pPr>
      <w:r>
        <w:rPr>
          <w:lang w:eastAsia="zh-CN"/>
        </w:rPr>
        <w:t xml:space="preserve">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w:t>
      </w:r>
      <w:r>
        <w:rPr>
          <w:lang w:eastAsia="zh-CN"/>
        </w:rPr>
        <w:lastRenderedPageBreak/>
        <w:t>power region during continuous reception.</w:t>
      </w:r>
      <w:r>
        <w:rPr>
          <w:rFonts w:eastAsiaTheme="minorEastAsia" w:hint="eastAsia"/>
          <w:lang w:eastAsia="zh-CN"/>
        </w:rPr>
        <w:t xml:space="preserve"> </w:t>
      </w:r>
      <w:r>
        <w:rPr>
          <w:lang w:eastAsia="zh-CN"/>
        </w:rP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rPr>
          <w:lang w:eastAsia="zh-CN"/>
        </w:rPr>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lang w:eastAsia="zh-CN"/>
        </w:rPr>
        <w:t>patt</w:t>
      </w:r>
      <w:r w:rsidR="008B6B53" w:rsidRPr="004C519C">
        <w:rPr>
          <w:rFonts w:ascii="Times New Roman" w:hAnsi="Times New Roman"/>
          <w:sz w:val="20"/>
          <w:lang w:eastAsia="zh-CN"/>
        </w:rPr>
        <w:t>ern</w:t>
      </w:r>
      <w:r w:rsidR="0001697F" w:rsidRPr="004C519C">
        <w:rPr>
          <w:rFonts w:ascii="Times New Roman" w:hAnsi="Times New Roman" w:hint="eastAsia"/>
          <w:sz w:val="20"/>
          <w:lang w:eastAsia="zh-CN"/>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F47C47">
      <w:pPr>
        <w:pStyle w:val="MainText"/>
        <w:ind w:firstLine="0"/>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2359CB">
      <w:pPr>
        <w:pStyle w:val="MainText"/>
      </w:pPr>
      <w:r w:rsidRPr="004C519C">
        <w:lastRenderedPageBreak/>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513DD2E1" w14:textId="0505E194" w:rsidR="00FB5784" w:rsidRPr="00E92C21" w:rsidRDefault="00734891" w:rsidP="00E92C21">
      <w:pPr>
        <w:pStyle w:val="MainText"/>
      </w:pPr>
      <w:r w:rsidRPr="00734891">
        <w:rPr>
          <w:lang w:eastAsia="zh-CN"/>
        </w:rPr>
        <w:lastRenderedPageBreak/>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D5507F" w:rsidRPr="004C519C">
        <w:instrText xml:space="preserve"> ADDIN ZOTERO_ITEM CSL_CITATION {"citationID":"SyF6e7Td","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rPr>
          <w:lang w:eastAsia="zh-CN"/>
        </w:rPr>
        <w:t>Our AFPD-DTW method effectively reduces the need for extensive historical data, as demonstrated in the next section.</w:t>
      </w:r>
      <w:bookmarkStart w:id="5" w:name="sfpd-detector"/>
    </w:p>
    <w:p w14:paraId="3ED06DED" w14:textId="6DF77554" w:rsidR="00036C3A" w:rsidRPr="004C519C" w:rsidRDefault="000371D5" w:rsidP="00036C3A">
      <w:pPr>
        <w:pStyle w:val="Heading1"/>
        <w:rPr>
          <w:sz w:val="20"/>
          <w:lang w:eastAsia="zh-CN"/>
        </w:rPr>
      </w:pPr>
      <w:r w:rsidRPr="004C519C">
        <w:rPr>
          <w:rFonts w:hint="eastAsia"/>
          <w:sz w:val="20"/>
          <w:lang w:eastAsia="zh-CN"/>
        </w:rPr>
        <w:t>A</w:t>
      </w:r>
      <w:r w:rsidRPr="004C519C">
        <w:rPr>
          <w:sz w:val="20"/>
          <w:lang w:eastAsia="zh-CN"/>
        </w:rPr>
        <w:t>FPD-DTW</w:t>
      </w:r>
      <w:r w:rsidR="00036C3A" w:rsidRPr="004C519C">
        <w:rPr>
          <w:sz w:val="20"/>
        </w:rPr>
        <w:t xml:space="preserve"> Detect</w:t>
      </w:r>
      <w:bookmarkEnd w:id="5"/>
      <w:r w:rsidR="007C7B0C">
        <w:rPr>
          <w:rFonts w:hint="eastAsia"/>
          <w:sz w:val="20"/>
          <w:lang w:eastAsia="zh-CN"/>
        </w:rPr>
        <w:t>io</w:t>
      </w:r>
      <w:r w:rsidR="007C7B0C">
        <w:rPr>
          <w:sz w:val="20"/>
          <w:lang w:eastAsia="zh-CN"/>
        </w:rPr>
        <w:t>n Method</w:t>
      </w:r>
    </w:p>
    <w:p w14:paraId="739F8BD4" w14:textId="78B27278" w:rsidR="00306BFF" w:rsidRPr="004C519C" w:rsidRDefault="00306BFF" w:rsidP="00F47C47">
      <w:pPr>
        <w:pStyle w:val="MainText"/>
        <w:ind w:firstLine="0"/>
      </w:pPr>
      <w:r w:rsidRPr="004C519C">
        <w:t xml:space="preserve">This section presents the detailed methodology of our proposed </w:t>
      </w:r>
      <w:r w:rsidR="000371D5" w:rsidRPr="004C519C">
        <w:rPr>
          <w:rFonts w:hint="eastAsia"/>
          <w:lang w:eastAsia="zh-CN"/>
        </w:rPr>
        <w:t>A</w:t>
      </w:r>
      <w:r w:rsidR="000371D5" w:rsidRPr="004C519C">
        <w:rPr>
          <w:lang w:eastAsia="zh-CN"/>
        </w:rPr>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47C47">
      <w:pPr>
        <w:pStyle w:val="MainText"/>
        <w:ind w:firstLine="0"/>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lang w:eastAsia="zh-CN"/>
        </w:rPr>
        <w:t>A</w:t>
      </w:r>
      <w:r w:rsidR="000371D5" w:rsidRPr="004C519C">
        <w:rPr>
          <w:lang w:eastAsia="zh-CN"/>
        </w:rPr>
        <w:t>FPD-DTW</w:t>
      </w:r>
      <w:r w:rsidRPr="004C519C">
        <w:t xml:space="preserve">). Instead of relying solely on modeling data from flex power off states, </w:t>
      </w:r>
      <w:r w:rsidR="000371D5" w:rsidRPr="004C519C">
        <w:rPr>
          <w:rFonts w:hint="eastAsia"/>
          <w:lang w:eastAsia="zh-CN"/>
        </w:rPr>
        <w:t>A</w:t>
      </w:r>
      <w:r w:rsidR="000371D5" w:rsidRPr="004C519C">
        <w:rPr>
          <w:lang w:eastAsia="zh-CN"/>
        </w:rPr>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69AF46A" w:rsidR="00036C3A" w:rsidRDefault="009B1117" w:rsidP="00E72928">
      <w:pPr>
        <w:pStyle w:val="MainText"/>
      </w:pPr>
      <w:r w:rsidRPr="004C519C">
        <w:t xml:space="preserve">The </w:t>
      </w:r>
      <w:r w:rsidR="000371D5" w:rsidRPr="004C519C">
        <w:rPr>
          <w:rFonts w:hint="eastAsia"/>
          <w:lang w:eastAsia="zh-CN"/>
        </w:rPr>
        <w:t>A</w:t>
      </w:r>
      <w:r w:rsidR="000371D5" w:rsidRPr="004C519C">
        <w:rPr>
          <w:lang w:eastAsia="zh-CN"/>
        </w:rPr>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xml:space="preserve">, following common practice in flex power </w:t>
      </w:r>
      <w:r w:rsidRPr="004C519C">
        <w:lastRenderedPageBreak/>
        <w:t>detection</w:t>
      </w:r>
      <w:r w:rsidRPr="004C519C">
        <w:fldChar w:fldCharType="begin"/>
      </w:r>
      <w:r w:rsidR="00ED2CA0" w:rsidRPr="004C519C">
        <w:instrText xml:space="preserve"> ADDIN ZOTERO_ITEM CSL_CITATION {"citationID":"a1mfobe403e","properties":{"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lang w:eastAsia="zh-CN"/>
        </w:rPr>
        <w:t>A</w:t>
      </w:r>
      <w:r w:rsidRPr="00F3501A">
        <w:rPr>
          <w:b w:val="0"/>
          <w:bCs/>
          <w:sz w:val="20"/>
          <w:lang w:eastAsia="zh-CN"/>
        </w:rPr>
        <w:t>FPD-DTW</w:t>
      </w:r>
      <w:r w:rsidRPr="00F3501A">
        <w:rPr>
          <w:b w:val="0"/>
          <w:bCs/>
          <w:sz w:val="20"/>
        </w:rPr>
        <w:t xml:space="preserve"> detector</w:t>
      </w:r>
    </w:p>
    <w:p w14:paraId="339C8516" w14:textId="77777777" w:rsidR="004131CE" w:rsidRPr="004C519C" w:rsidRDefault="004131CE" w:rsidP="004131CE">
      <w:pPr>
        <w:pStyle w:val="MainText"/>
        <w:ind w:firstLine="0"/>
      </w:pPr>
    </w:p>
    <w:p w14:paraId="7A2706E8" w14:textId="701E1B90" w:rsidR="00470DC5" w:rsidRPr="004C519C" w:rsidRDefault="009B1117" w:rsidP="004131CE">
      <w:pPr>
        <w:pStyle w:val="MainText"/>
      </w:pPr>
      <w:r w:rsidRPr="004C519C">
        <w:rPr>
          <w:lang w:eastAsia="zh-CN"/>
        </w:rPr>
        <w:lastRenderedPageBreak/>
        <w:t xml:space="preserve">Third, the </w:t>
      </w:r>
      <w:r w:rsidR="000371D5" w:rsidRPr="004C519C">
        <w:rPr>
          <w:rFonts w:hint="eastAsia"/>
          <w:lang w:eastAsia="zh-CN"/>
        </w:rPr>
        <w:t>A</w:t>
      </w:r>
      <w:r w:rsidR="000371D5" w:rsidRPr="004C519C">
        <w:rPr>
          <w:lang w:eastAsia="zh-CN"/>
        </w:rPr>
        <w:t>FPD-DTW</w:t>
      </w:r>
      <w:r w:rsidRPr="004C519C">
        <w:rPr>
          <w:lang w:eastAsia="zh-CN"/>
        </w:rPr>
        <w:t xml:space="preserve"> </w:t>
      </w:r>
      <w:r w:rsidR="000371D5" w:rsidRPr="004C519C">
        <w:rPr>
          <w:lang w:eastAsia="zh-CN"/>
        </w:rPr>
        <w:t>p</w:t>
      </w:r>
      <w:r w:rsidRPr="004C519C">
        <w:rPr>
          <w:lang w:eastAsia="zh-CN"/>
        </w:rPr>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rPr>
          <w:lang w:eastAsia="zh-CN"/>
        </w:rPr>
        <w:t>In real-time mode, the model is trimmed to include data up to the detection time</w:t>
      </w:r>
      <w:r w:rsidRPr="004C519C">
        <w:rPr>
          <w:lang w:eastAsia="zh-CN"/>
        </w:rPr>
        <w:t>.</w:t>
      </w:r>
      <w:r w:rsidR="00001244">
        <w:rPr>
          <w:lang w:eastAsia="zh-CN"/>
        </w:rPr>
        <w:t xml:space="preserve"> </w:t>
      </w:r>
      <w:r w:rsidRPr="004C519C">
        <w:rPr>
          <w:lang w:eastAsia="zh-CN"/>
        </w:rPr>
        <w:t>DTW calculations are</w:t>
      </w:r>
      <w:r w:rsidRPr="003E6647">
        <w:t xml:space="preserve"> </w:t>
      </w:r>
      <w:r w:rsidR="003E6647" w:rsidRPr="003E6647">
        <w:rPr>
          <w:rFonts w:eastAsia="SimSun"/>
        </w:rPr>
        <w:t xml:space="preserve">then </w:t>
      </w:r>
      <w:r w:rsidRPr="004C519C">
        <w:rPr>
          <w:lang w:eastAsia="zh-CN"/>
        </w:rPr>
        <w:t xml:space="preserve">performed between the target and model serial. </w:t>
      </w:r>
      <w:r w:rsidR="00CD3F74">
        <w:rPr>
          <w:lang w:eastAsia="zh-CN"/>
        </w:rPr>
        <w:t>A</w:t>
      </w:r>
      <w:r w:rsidR="00CD3F74" w:rsidRPr="00CD3F74">
        <w:rPr>
          <w:lang w:eastAsia="zh-CN"/>
        </w:rPr>
        <w:t>nomaly scoring</w:t>
      </w:r>
      <w:r w:rsidRPr="004C519C">
        <w:rPr>
          <w:lang w:eastAsia="zh-CN"/>
        </w:rPr>
        <w:t xml:space="preserve"> is conducted </w:t>
      </w:r>
      <w:r w:rsidR="00C2379A" w:rsidRPr="004C519C">
        <w:rPr>
          <w:lang w:eastAsia="zh-CN"/>
        </w:rPr>
        <w:t>daily</w:t>
      </w:r>
      <w:r w:rsidRPr="004C519C">
        <w:rPr>
          <w:lang w:eastAsia="zh-CN"/>
        </w:rPr>
        <w:t xml:space="preserve"> for post-processing detection and on a point-by-point basis for real-time detection. </w:t>
      </w:r>
      <w:r w:rsidR="00907E01" w:rsidRPr="00907E01">
        <w:rPr>
          <w:lang w:eastAsia="zh-CN"/>
        </w:rPr>
        <w:t xml:space="preserve">Anomaly detection is then applied using the </w:t>
      </w:r>
      <w:r w:rsidR="00A40FA3" w:rsidRPr="00732D5D">
        <w:rPr>
          <w:lang w:eastAsia="zh-CN"/>
        </w:rPr>
        <w:t xml:space="preserve">Interquartile </w:t>
      </w:r>
      <w:r w:rsidR="00A40FA3">
        <w:rPr>
          <w:lang w:eastAsia="zh-CN"/>
        </w:rPr>
        <w:t>R</w:t>
      </w:r>
      <w:r w:rsidR="00A40FA3" w:rsidRPr="00732D5D">
        <w:rPr>
          <w:lang w:eastAsia="zh-CN"/>
        </w:rPr>
        <w:t>ange</w:t>
      </w:r>
      <w:r w:rsidR="00732D5D">
        <w:rPr>
          <w:lang w:eastAsia="zh-CN"/>
        </w:rPr>
        <w:t>(</w:t>
      </w:r>
      <w:r w:rsidR="00A40FA3" w:rsidRPr="00907E01">
        <w:rPr>
          <w:lang w:eastAsia="zh-CN"/>
        </w:rPr>
        <w:t>IQR</w:t>
      </w:r>
      <w:r w:rsidR="00732D5D">
        <w:rPr>
          <w:lang w:eastAsia="zh-CN"/>
        </w:rPr>
        <w:t>)</w:t>
      </w:r>
      <w:r w:rsidR="00907E01" w:rsidRPr="00907E01">
        <w:rPr>
          <w:lang w:eastAsia="zh-CN"/>
        </w:rPr>
        <w:t xml:space="preserve"> method, producing anomaly dates or timestamps.</w:t>
      </w:r>
      <w:r w:rsidR="00047D35" w:rsidRPr="004C519C">
        <w:t xml:space="preserve"> </w:t>
      </w:r>
      <w:r w:rsidRPr="004C519C">
        <w:rPr>
          <w:lang w:eastAsia="zh-CN"/>
        </w:rPr>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F47C47">
      <w:pPr>
        <w:pStyle w:val="MainText"/>
        <w:ind w:firstLine="0"/>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F0719F">
      <w:pPr>
        <w:pStyle w:val="MainText"/>
        <w:ind w:firstLine="0"/>
      </w:pPr>
      <w:r w:rsidRPr="004C519C">
        <w:t>The</w:t>
      </w:r>
      <w:r w:rsidRPr="004C519C">
        <w:rPr>
          <w:rFonts w:hint="eastAsia"/>
          <w:lang w:eastAsia="zh-CN"/>
        </w:rPr>
        <w:t>n</w:t>
      </w:r>
      <w:r w:rsidRPr="004C519C">
        <w:rPr>
          <w:lang w:eastAsia="zh-CN"/>
        </w:rPr>
        <w:t>, the</w:t>
      </w:r>
      <w:r w:rsidRPr="004C519C">
        <w:t xml:space="preserv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F0719F">
      <w:pPr>
        <w:pStyle w:val="MainText"/>
        <w:ind w:firstLine="0"/>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lang w:eastAsia="zh-CN"/>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7701BC">
      <w:pPr>
        <w:pStyle w:val="MainText"/>
      </w:pPr>
      <w:r w:rsidRPr="004C519C">
        <w:t>C/N0 time series</w:t>
      </w:r>
      <w:r>
        <w:t xml:space="preserve"> </w:t>
      </w:r>
      <w:r w:rsidRPr="009536AB">
        <w:rPr>
          <w:lang w:eastAsia="zh-CN"/>
        </w:rPr>
        <w:t>of</w:t>
      </w:r>
      <w:r w:rsidR="00B015C9" w:rsidRPr="004C519C">
        <w:t xml:space="preserve"> real-time detection</w:t>
      </w:r>
      <w:r w:rsidRPr="00BE580A">
        <w:t xml:space="preserve"> </w:t>
      </w:r>
      <w:r w:rsidRPr="00BE580A">
        <w:rPr>
          <w:lang w:eastAsia="zh-CN"/>
        </w:rPr>
        <w:t>can</w:t>
      </w:r>
      <w:r w:rsidRPr="00BE580A">
        <w:rPr>
          <w:rFonts w:eastAsiaTheme="minorEastAsia"/>
        </w:rPr>
        <w:t xml:space="preserve"> be denoted as</w:t>
      </w:r>
      <w:r>
        <w:rPr>
          <w:rFonts w:asciiTheme="minorEastAsia" w:eastAsiaTheme="minorEastAsia" w:hAnsiTheme="minorEastAsia"/>
          <w:lang w:eastAsia="zh-CN"/>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r>
              <w:rPr>
                <w:rFonts w:ascii="Cambria Math" w:hAnsi="Cambria Math"/>
                <w:lang w:eastAsia="zh-CN"/>
              </w:rPr>
              <m:t>c</m:t>
            </m:r>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model</m:t>
            </m:r>
          </m:sub>
        </m:sSub>
        <m:r>
          <w:rPr>
            <w:rFonts w:ascii="Cambria Math" w:hAnsi="Cambria Math"/>
            <w:lang w:eastAsia="zh-CN"/>
          </w:rPr>
          <m:t>=</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rPr>
          <w:lang w:eastAsia="zh-CN"/>
        </w:rPr>
        <w:t xml:space="preserve">. </w:t>
      </w:r>
      <w:r w:rsidR="00B015C9" w:rsidRPr="004C519C">
        <w:t xml:space="preserve">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lang w:eastAsia="zh-CN"/>
        </w:rPr>
        <w:t>.</w:t>
      </w:r>
      <w:r w:rsidR="00B015C9" w:rsidRPr="004C519C">
        <w:rPr>
          <w:lang w:eastAsia="zh-CN"/>
        </w:rPr>
        <w:t xml:space="preserve"> </w:t>
      </w:r>
      <w:r w:rsidR="00B015C9" w:rsidRPr="004C519C">
        <w:t>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F06386">
      <w:pPr>
        <w:pStyle w:val="MainText"/>
        <w:ind w:firstLine="0"/>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2359CB">
      <w:pPr>
        <w:pStyle w:val="MainText"/>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14A88B7A" w:rsidR="00036C3A" w:rsidRPr="004C519C" w:rsidRDefault="00072FE3" w:rsidP="002359CB">
      <w:pPr>
        <w:pStyle w:val="MainText"/>
      </w:pPr>
      <w:r w:rsidRPr="00072FE3">
        <w:rPr>
          <w:lang w:eastAsia="zh-CN"/>
        </w:rPr>
        <w:t>To address this issue, we adopt Dynamic Time Warping (DTW), which measures time series similarity by dynamically aligning sequences along an optimal path and computing a distance metric</w:t>
      </w:r>
      <w:r w:rsidR="00B543EA" w:rsidRPr="004C519C">
        <w:rPr>
          <w:lang w:eastAsia="zh-CN"/>
        </w:rPr>
        <w:fldChar w:fldCharType="begin"/>
      </w:r>
      <w:r w:rsidR="000C1743" w:rsidRPr="004C519C">
        <w:rPr>
          <w:lang w:eastAsia="zh-CN"/>
        </w:rPr>
        <w:instrText xml:space="preserve"> ADDIN ZOTERO_ITEM CSL_CITATION {"citationID":"a84kmvara0","properties":{"formattedCitation":"(Berndt and Clifford 1994)","plainCitation":"(Berndt and Clifford 1994)","noteIndex":0},"citationItems":[{"id":1636,"uris":["http://zotero.org/users/12078793/items/928FFW8F"],"itemData":{"id":1636,"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7,31]]}}}],"schema":"https://github.com/citation-style-language/schema/raw/master/csl-citation.json"} </w:instrText>
      </w:r>
      <w:r w:rsidR="00B543EA" w:rsidRPr="004C519C">
        <w:rPr>
          <w:lang w:eastAsia="zh-CN"/>
        </w:rPr>
        <w:fldChar w:fldCharType="separate"/>
      </w:r>
      <w:r w:rsidR="000C1743" w:rsidRPr="004C519C">
        <w:t>(Berndt and Clifford 1994)</w:t>
      </w:r>
      <w:r w:rsidR="00B543EA" w:rsidRPr="004C519C">
        <w:rPr>
          <w:lang w:eastAsia="zh-CN"/>
        </w:rPr>
        <w:fldChar w:fldCharType="end"/>
      </w:r>
      <w:r w:rsidR="004E0D0F" w:rsidRPr="004C519C">
        <w:rPr>
          <w:lang w:eastAsia="zh-CN"/>
        </w:rPr>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06386">
      <w:pPr>
        <w:pStyle w:val="MainText"/>
        <w:ind w:firstLine="0"/>
      </w:pPr>
      <w:r w:rsidRPr="004C519C">
        <w:rPr>
          <w:rFonts w:hint="eastAsia"/>
          <w:lang w:eastAsia="zh-CN"/>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06386">
      <w:pPr>
        <w:pStyle w:val="MainText"/>
        <w:ind w:firstLine="0"/>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lang w:eastAsia="zh-CN"/>
        </w:rPr>
        <w:t xml:space="preserve"> </w:t>
      </w:r>
      <w:r w:rsidR="00ED1EED" w:rsidRPr="004C519C">
        <w:t xml:space="preserve">When flex power </w:t>
      </w:r>
      <w:r w:rsidR="00CC24F9">
        <w:t xml:space="preserve">mode </w:t>
      </w:r>
      <w:r w:rsidR="00197796">
        <w:t>changes</w:t>
      </w:r>
      <w:r w:rsidR="00ED1EED" w:rsidRPr="004C519C">
        <w:t xml:space="preserve">, DTW produces a large value, overcoming simple differential analysis limitations. For </w:t>
      </w:r>
      <w:r w:rsidR="00ED1EED" w:rsidRPr="004C519C">
        <w:lastRenderedPageBreak/>
        <w:t>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rPr>
          <w:lang w:eastAsia="zh-CN"/>
        </w:rPr>
        <w:t xml:space="preserve">, while </w:t>
      </w:r>
      <w:r w:rsidR="002D3B57" w:rsidRPr="004C519C">
        <w:t>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rPr>
          <w:lang w:eastAsia="zh-CN"/>
        </w:rPr>
        <w:t>. Finally,</w:t>
      </w:r>
      <w:r w:rsidR="00907376" w:rsidRPr="004C519C">
        <w:rPr>
          <w:lang w:eastAsia="zh-CN"/>
        </w:rPr>
        <w:t xml:space="preserve"> </w:t>
      </w:r>
      <w:r w:rsidR="00907376" w:rsidRPr="004C519C">
        <w:t>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2359CB">
      <w:pPr>
        <w:pStyle w:val="MainText"/>
        <w:rPr>
          <w:lang w:eastAsia="zh-CN"/>
        </w:rPr>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lang w:eastAsia="zh-CN"/>
        </w:rPr>
        <w:t xml:space="preserve"> </w:t>
      </w:r>
      <w:r w:rsidRPr="004C519C">
        <w:rPr>
          <w:lang w:eastAsia="zh-CN"/>
        </w:rPr>
        <w:t>This demonstrates DTW's ability to recognize similar patterns regardless of temporal shifts.</w:t>
      </w:r>
    </w:p>
    <w:p w14:paraId="2695424D" w14:textId="3214CF8B" w:rsidR="00036C3A" w:rsidRPr="004C519C" w:rsidRDefault="0006683E" w:rsidP="002359CB">
      <w:pPr>
        <w:pStyle w:val="MainText"/>
        <w:rPr>
          <w:lang w:eastAsia="zh-CN"/>
        </w:rPr>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lang w:eastAsia="zh-CN"/>
        </w:rPr>
        <w:t xml:space="preserve"> </w:t>
      </w:r>
      <w:r w:rsidRPr="004C519C">
        <w:rPr>
          <w:lang w:eastAsia="zh-CN"/>
        </w:rPr>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9355A6">
      <w:pPr>
        <w:pStyle w:val="MainText"/>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lang w:eastAsia="zh-CN"/>
        </w:rPr>
        <w:t>.</w:t>
      </w:r>
      <w:r w:rsidR="00A06B92" w:rsidRPr="004C519C">
        <w:rPr>
          <w:lang w:eastAsia="zh-CN"/>
        </w:rPr>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2359CB">
      <w:pPr>
        <w:pStyle w:val="MainText"/>
      </w:pPr>
      <w:r w:rsidRPr="004C519C">
        <w:t xml:space="preserve">To detect anomaly points, we define upper and lower thresholds based on IQR. A common coefficient </w:t>
      </w:r>
      <m:oMath>
        <m:r>
          <w:rPr>
            <w:rFonts w:ascii="Cambria Math" w:hAnsi="Cambria Math"/>
          </w:rPr>
          <m:t>k</m:t>
        </m:r>
      </m:oMath>
      <w:r w:rsidRPr="004C519C">
        <w:t xml:space="preserve">, typically </w:t>
      </w:r>
      <w:r w:rsidR="009A4D89">
        <w:rPr>
          <w:rFonts w:asciiTheme="minorEastAsia" w:eastAsiaTheme="minorEastAsia" w:hAnsiTheme="minorEastAsia" w:hint="eastAsia"/>
          <w:lang w:eastAsia="zh-CN"/>
        </w:rPr>
        <w:t>aro</w:t>
      </w:r>
      <w:r w:rsidR="009A4D89">
        <w:rPr>
          <w:rFonts w:asciiTheme="minorEastAsia" w:eastAsiaTheme="minorEastAsia" w:hAnsiTheme="minorEastAsia"/>
          <w:lang w:eastAsia="zh-CN"/>
        </w:rPr>
        <w:t>u</w:t>
      </w:r>
      <w:r w:rsidR="009A4D89">
        <w:rPr>
          <w:rFonts w:asciiTheme="minorEastAsia" w:eastAsiaTheme="minorEastAsia" w:hAnsiTheme="minorEastAsia" w:hint="eastAsia"/>
          <w:lang w:eastAsia="zh-CN"/>
        </w:rPr>
        <w:t>nd</w:t>
      </w:r>
      <w:r w:rsidRPr="004C519C">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F06386">
      <w:pPr>
        <w:pStyle w:val="MainText"/>
        <w:ind w:firstLine="0"/>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F06386">
      <w:pPr>
        <w:pStyle w:val="MainText"/>
        <w:ind w:firstLine="0"/>
      </w:pPr>
      <w:r w:rsidRPr="004C519C">
        <w:lastRenderedPageBreak/>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10"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10"/>
      <w:r w:rsidR="00C2379A" w:rsidRPr="004C519C">
        <w:rPr>
          <w:sz w:val="20"/>
        </w:rPr>
        <w:t>s</w:t>
      </w:r>
    </w:p>
    <w:p w14:paraId="568C5D59" w14:textId="63993810" w:rsidR="00B13C09" w:rsidRPr="004C519C" w:rsidRDefault="00B13C09" w:rsidP="00D57823">
      <w:pPr>
        <w:pStyle w:val="MainText"/>
        <w:ind w:firstLine="0"/>
      </w:pPr>
      <w:r w:rsidRPr="004C519C">
        <w:t xml:space="preserve">This section evaluates the performance of </w:t>
      </w:r>
      <w:r w:rsidR="000371D5" w:rsidRPr="004C519C">
        <w:rPr>
          <w:rFonts w:hint="eastAsia"/>
          <w:lang w:eastAsia="zh-CN"/>
        </w:rPr>
        <w:t>A</w:t>
      </w:r>
      <w:r w:rsidR="000371D5" w:rsidRPr="004C519C">
        <w:rPr>
          <w:lang w:eastAsia="zh-CN"/>
        </w:rPr>
        <w:t>FPD-DTW</w:t>
      </w:r>
      <w:r w:rsidR="000371D5" w:rsidRPr="004C519C">
        <w:t xml:space="preserve"> </w:t>
      </w:r>
      <w:r w:rsidRPr="004C519C">
        <w:t xml:space="preserve">through </w:t>
      </w:r>
      <w:r w:rsidR="007333C0" w:rsidRPr="004C519C">
        <w:rPr>
          <w:rFonts w:hint="eastAsia"/>
          <w:lang w:eastAsia="zh-CN"/>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lang w:eastAsia="zh-CN"/>
        </w:rPr>
        <w:t>A</w:t>
      </w:r>
      <w:r w:rsidR="000371D5" w:rsidRPr="004C519C">
        <w:rPr>
          <w:lang w:eastAsia="zh-CN"/>
        </w:rPr>
        <w:t>FPD-DTW</w:t>
      </w:r>
      <w:r w:rsidR="000371D5" w:rsidRPr="004C519C">
        <w:t xml:space="preserve">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w:t>
      </w:r>
    </w:p>
    <w:bookmarkEnd w:id="11"/>
    <w:p w14:paraId="540AEBB1" w14:textId="74B2827C" w:rsidR="00036C3A" w:rsidRPr="004C519C" w:rsidRDefault="00036C3A" w:rsidP="00F47C47">
      <w:pPr>
        <w:pStyle w:val="MainText"/>
        <w:ind w:firstLine="0"/>
        <w:rPr>
          <w:rFonts w:hint="eastAsia"/>
          <w:lang w:eastAsia="zh-CN"/>
        </w:rPr>
      </w:pPr>
      <w:r w:rsidRPr="004C519C">
        <w:t xml:space="preserve">To evaluate </w:t>
      </w:r>
      <w:r w:rsidR="000371D5" w:rsidRPr="004C519C">
        <w:rPr>
          <w:rFonts w:hint="eastAsia"/>
          <w:lang w:eastAsia="zh-CN"/>
        </w:rPr>
        <w:t>A</w:t>
      </w:r>
      <w:r w:rsidR="000371D5" w:rsidRPr="004C519C">
        <w:rPr>
          <w:lang w:eastAsia="zh-CN"/>
        </w:rPr>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lang w:eastAsia="zh-CN"/>
        </w:rPr>
        <w:t xml:space="preserve"> </w:t>
      </w:r>
      <w:r w:rsidR="00306CD3" w:rsidRPr="004C519C">
        <w:rPr>
          <w:rFonts w:hint="eastAsia"/>
          <w:lang w:eastAsia="zh-CN"/>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lang w:eastAsia="zh-CN"/>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74A381D9" w:rsidR="00036C3A" w:rsidRDefault="006B6862" w:rsidP="002359CB">
      <w:pPr>
        <w:pStyle w:val="MainText"/>
        <w:rPr>
          <w:lang w:eastAsia="zh-CN"/>
        </w:rPr>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w:t>
      </w:r>
      <w:r w:rsidR="000F4ED8" w:rsidRPr="004C519C">
        <w:lastRenderedPageBreak/>
        <w:t xml:space="preserve">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lang w:eastAsia="zh-CN"/>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lang w:eastAsia="zh-CN"/>
        </w:rPr>
      </w:pPr>
      <w:r w:rsidRPr="00F17C7C">
        <w:rPr>
          <w:sz w:val="20"/>
          <w:lang w:eastAsia="zh-CN"/>
        </w:rPr>
        <w:t xml:space="preserve">Table </w:t>
      </w:r>
      <w:r w:rsidRPr="00F17C7C">
        <w:rPr>
          <w:sz w:val="20"/>
          <w:lang w:eastAsia="zh-CN"/>
        </w:rPr>
        <w:fldChar w:fldCharType="begin"/>
      </w:r>
      <w:r w:rsidRPr="00F17C7C">
        <w:rPr>
          <w:sz w:val="20"/>
          <w:lang w:eastAsia="zh-CN"/>
        </w:rPr>
        <w:instrText xml:space="preserve"> SEQ Table \* ARABIC </w:instrText>
      </w:r>
      <w:r w:rsidRPr="00F17C7C">
        <w:rPr>
          <w:sz w:val="20"/>
          <w:lang w:eastAsia="zh-CN"/>
        </w:rPr>
        <w:fldChar w:fldCharType="separate"/>
      </w:r>
      <w:r w:rsidRPr="00F17C7C">
        <w:rPr>
          <w:sz w:val="20"/>
          <w:lang w:eastAsia="zh-CN"/>
        </w:rPr>
        <w:t>1</w:t>
      </w:r>
      <w:r w:rsidRPr="00F17C7C">
        <w:rPr>
          <w:sz w:val="20"/>
          <w:lang w:eastAsia="zh-CN"/>
        </w:rPr>
        <w:fldChar w:fldCharType="end"/>
      </w:r>
      <w:r>
        <w:rPr>
          <w:rFonts w:hint="eastAsia"/>
          <w:sz w:val="20"/>
          <w:lang w:eastAsia="zh-CN"/>
        </w:rPr>
        <w:t xml:space="preserve"> Data</w:t>
      </w:r>
      <w:r>
        <w:rPr>
          <w:sz w:val="20"/>
          <w:lang w:eastAsia="zh-CN"/>
        </w:rPr>
        <w:t>set</w:t>
      </w:r>
      <w:r w:rsidR="00AA543E">
        <w:rPr>
          <w:sz w:val="20"/>
          <w:lang w:eastAsia="zh-CN"/>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lang w:eastAsia="zh-C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lang w:eastAsia="zh-CN"/>
        </w:rPr>
        <w:t>A</w:t>
      </w:r>
      <w:r w:rsidR="000371D5" w:rsidRPr="00F3501A">
        <w:rPr>
          <w:b w:val="0"/>
          <w:bCs/>
          <w:sz w:val="20"/>
          <w:lang w:eastAsia="zh-CN"/>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F47C47">
      <w:pPr>
        <w:pStyle w:val="MainText"/>
        <w:ind w:firstLine="0"/>
      </w:pPr>
      <w:r w:rsidRPr="004C519C">
        <w:rPr>
          <w:rFonts w:hint="eastAsia"/>
          <w:lang w:eastAsia="zh-CN"/>
        </w:rPr>
        <w:t>A</w:t>
      </w:r>
      <w:r w:rsidRPr="004C519C">
        <w:rPr>
          <w:lang w:eastAsia="zh-CN"/>
        </w:rPr>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 xml:space="preserve">in the 2021 flex power events. The 2020 flex power events appear </w:t>
      </w:r>
      <w:r w:rsidR="00734758" w:rsidRPr="004C519C">
        <w:lastRenderedPageBreak/>
        <w:t>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B5BEB12" w:rsidR="00A61718" w:rsidRPr="004C519C" w:rsidRDefault="00CC4728" w:rsidP="002359CB">
      <w:pPr>
        <w:pStyle w:val="MainText"/>
        <w:rPr>
          <w:lang w:eastAsia="zh-CN"/>
        </w:rPr>
      </w:pPr>
      <w:r w:rsidRPr="004C519C">
        <w:t xml:space="preserve">To identify specific flex power change event dates, anomaly detection was performed on the </w:t>
      </w:r>
      <w:r w:rsidR="00361D06" w:rsidRPr="004C519C">
        <w:rPr>
          <w:rFonts w:hint="eastAsia"/>
          <w:lang w:eastAsia="zh-CN"/>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lang w:eastAsia="zh-CN"/>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rPr>
          <w:lang w:eastAsia="zh-CN"/>
        </w:rPr>
        <w:t xml:space="preserve"> It is important to note that the definition of a flex power event here refers to a change in the flex power mode on a given day</w:t>
      </w:r>
      <w:r w:rsidR="00281A15" w:rsidRPr="004C519C">
        <w:rPr>
          <w:rFonts w:hint="eastAsia"/>
          <w:lang w:eastAsia="zh-CN"/>
        </w:rPr>
        <w:t>.</w:t>
      </w:r>
      <w:r w:rsidR="00A07284" w:rsidRPr="004C519C">
        <w:t xml:space="preserve"> </w:t>
      </w:r>
      <w:r w:rsidR="00A07284" w:rsidRPr="004C519C">
        <w:rPr>
          <w:lang w:eastAsia="zh-CN"/>
        </w:rPr>
        <w:t>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w:t>
      </w:r>
      <w:r w:rsidRPr="004C519C">
        <w:lastRenderedPageBreak/>
        <w:t>across multiple stations and satellites.</w:t>
      </w:r>
      <w:r w:rsidR="001419A9" w:rsidRPr="004C519C">
        <w:rPr>
          <w:lang w:eastAsia="zh-CN"/>
        </w:rPr>
        <w:t xml:space="preserve"> </w:t>
      </w:r>
      <w:r w:rsidR="001419A9" w:rsidRPr="004C519C">
        <w:rPr>
          <w:lang w:eastAsia="zh-CN"/>
        </w:rPr>
        <w:fldChar w:fldCharType="begin"/>
      </w:r>
      <w:r w:rsidR="001419A9" w:rsidRPr="004C519C">
        <w:rPr>
          <w:lang w:eastAsia="zh-CN"/>
        </w:rPr>
        <w:instrText xml:space="preserve"> REF _Ref182608772 \h </w:instrText>
      </w:r>
      <w:r w:rsidR="004C519C">
        <w:rPr>
          <w:lang w:eastAsia="zh-CN"/>
        </w:rPr>
        <w:instrText xml:space="preserve"> \* MERGEFORMAT </w:instrText>
      </w:r>
      <w:r w:rsidR="001419A9" w:rsidRPr="004C519C">
        <w:rPr>
          <w:lang w:eastAsia="zh-CN"/>
        </w:rPr>
      </w:r>
      <w:r w:rsidR="001419A9" w:rsidRPr="004C519C">
        <w:rPr>
          <w:lang w:eastAsia="zh-CN"/>
        </w:rPr>
        <w:fldChar w:fldCharType="separate"/>
      </w:r>
      <w:r w:rsidR="00144948" w:rsidRPr="004C519C">
        <w:rPr>
          <w:lang w:eastAsia="zh-CN"/>
        </w:rPr>
        <w:t xml:space="preserve">Table </w:t>
      </w:r>
      <w:r w:rsidR="00144948" w:rsidRPr="004C519C">
        <w:rPr>
          <w:noProof/>
          <w:lang w:eastAsia="zh-CN"/>
        </w:rPr>
        <w:t>1</w:t>
      </w:r>
      <w:r w:rsidR="001419A9" w:rsidRPr="004C519C">
        <w:rPr>
          <w:lang w:eastAsia="zh-CN"/>
        </w:rPr>
        <w:fldChar w:fldCharType="end"/>
      </w:r>
      <w:r w:rsidRPr="004C519C">
        <w:t xml:space="preserve"> presents </w:t>
      </w:r>
      <w:r w:rsidR="00312450" w:rsidRPr="004C519C">
        <w:rPr>
          <w:rFonts w:hint="eastAsia"/>
          <w:lang w:eastAsia="zh-CN"/>
        </w:rPr>
        <w:t>A</w:t>
      </w:r>
      <w:r w:rsidR="00312450" w:rsidRPr="004C519C">
        <w:rPr>
          <w:lang w:eastAsia="zh-CN"/>
        </w:rPr>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74707">
        <w:instrText xml:space="preserve"> ADDIN ZOTERO_ITEM CSL_CITATION {"citationID":"a28p519biv8","properties":{"formattedCitation":"(Steigenberger et al. 2019; Wu et al. 2024; Meng et al. 2024)","plainCitation":"(Steigenberger et al. 2019; Wu et al. 2024; Meng et al. 2024)","noteIndex":0},"citationItems":[{"id":241,"uris":["http://zotero.org/users/12078793/items/M3WFHS2S"],"itemData":{"id":241,"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rPr>
          <w:lang w:eastAsia="zh-CN"/>
        </w:rPr>
        <w:fldChar w:fldCharType="begin"/>
      </w:r>
      <w:r w:rsidR="00B811F6" w:rsidRPr="004C519C">
        <w:instrText xml:space="preserve"> REF _Ref182608761 \h </w:instrText>
      </w:r>
      <w:r w:rsidR="004C519C">
        <w:rPr>
          <w:lang w:eastAsia="zh-CN"/>
        </w:rPr>
        <w:instrText xml:space="preserve"> \* MERGEFORMAT </w:instrText>
      </w:r>
      <w:r w:rsidR="00B811F6" w:rsidRPr="004C519C">
        <w:rPr>
          <w:lang w:eastAsia="zh-CN"/>
        </w:rPr>
      </w:r>
      <w:r w:rsidR="00B811F6" w:rsidRPr="004C519C">
        <w:rPr>
          <w:lang w:eastAsia="zh-CN"/>
        </w:rPr>
        <w:fldChar w:fldCharType="separate"/>
      </w:r>
      <w:r w:rsidR="00144948" w:rsidRPr="004C519C">
        <w:t xml:space="preserve">Table </w:t>
      </w:r>
      <w:r w:rsidR="00144948" w:rsidRPr="004C519C">
        <w:rPr>
          <w:noProof/>
        </w:rPr>
        <w:t>2</w:t>
      </w:r>
      <w:r w:rsidR="00B811F6" w:rsidRPr="004C519C">
        <w:rPr>
          <w:lang w:eastAsia="zh-CN"/>
        </w:rPr>
        <w:fldChar w:fldCharType="end"/>
      </w:r>
      <w:r w:rsidR="002C52ED" w:rsidRPr="004C519C">
        <w:t xml:space="preserve"> </w:t>
      </w:r>
      <w:r w:rsidRPr="004C519C">
        <w:t xml:space="preserve">extends the </w:t>
      </w:r>
      <w:r w:rsidR="00312450" w:rsidRPr="004C519C">
        <w:rPr>
          <w:rFonts w:hint="eastAsia"/>
          <w:lang w:eastAsia="zh-CN"/>
        </w:rPr>
        <w:t>A</w:t>
      </w:r>
      <w:r w:rsidR="00312450" w:rsidRPr="004C519C">
        <w:rPr>
          <w:lang w:eastAsia="zh-CN"/>
        </w:rPr>
        <w:t>FPD-DTW</w:t>
      </w:r>
      <w:r w:rsidR="00312450" w:rsidRPr="004C519C">
        <w:t xml:space="preserve">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lang w:eastAsia="zh-CN"/>
        </w:rPr>
        <w:t xml:space="preserve"> </w:t>
      </w:r>
      <w:r w:rsidRPr="00F3501A">
        <w:rPr>
          <w:b w:val="0"/>
          <w:bCs/>
          <w:noProof/>
          <w:sz w:val="20"/>
          <w:lang w:eastAsia="zh-CN"/>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lang w:eastAsia="zh-CN"/>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lang w:eastAsia="zh-CN"/>
        </w:rPr>
        <w:t xml:space="preserve"> </w:t>
      </w:r>
      <w:r w:rsidRPr="00F3501A">
        <w:rPr>
          <w:b w:val="0"/>
          <w:bCs/>
          <w:sz w:val="20"/>
          <w:lang w:eastAsia="zh-CN"/>
        </w:rPr>
        <w:t>Multi-station S2W C/N0 time series depicting three flex power mode transitions overlooked by FPD during 2020-2021</w:t>
      </w:r>
    </w:p>
    <w:p w14:paraId="07443699" w14:textId="66AFFF84" w:rsidR="00933657" w:rsidRPr="004C519C" w:rsidRDefault="00A945F3" w:rsidP="002359CB">
      <w:pPr>
        <w:pStyle w:val="MainText"/>
        <w:rPr>
          <w:lang w:eastAsia="zh-CN"/>
        </w:rPr>
      </w:pPr>
      <w:r w:rsidRPr="00A945F3">
        <w:t>Additionally, we identified several overlooked flex power events (marked with *), further validating our algorithm’s superiority</w:t>
      </w:r>
      <w:r w:rsidR="00643B9D" w:rsidRPr="004C519C">
        <w:rPr>
          <w:rFonts w:hint="eastAsia"/>
          <w:lang w:eastAsia="zh-CN"/>
        </w:rPr>
        <w:t>.</w:t>
      </w:r>
      <w:r w:rsidR="00643B9D" w:rsidRPr="004C519C">
        <w:rPr>
          <w:lang w:eastAsia="zh-CN"/>
        </w:rPr>
        <w:t xml:space="preserve"> </w:t>
      </w:r>
      <w:r w:rsidR="00643B9D" w:rsidRPr="004C519C">
        <w:rPr>
          <w:rFonts w:hint="eastAsia"/>
          <w:lang w:eastAsia="zh-CN"/>
        </w:rPr>
        <w:t>Figure</w:t>
      </w:r>
      <w:r w:rsidR="00643B9D" w:rsidRPr="004C519C">
        <w:rPr>
          <w:lang w:eastAsia="zh-CN"/>
        </w:rPr>
        <w:t xml:space="preserve"> </w:t>
      </w:r>
      <w:r w:rsidR="00643B9D" w:rsidRPr="004C519C">
        <w:rPr>
          <w:lang w:eastAsia="zh-CN"/>
        </w:rPr>
        <w:fldChar w:fldCharType="begin"/>
      </w:r>
      <w:r w:rsidR="00643B9D" w:rsidRPr="004C519C">
        <w:rPr>
          <w:lang w:eastAsia="zh-CN"/>
        </w:rPr>
        <w:instrText xml:space="preserve"> REF _Ref188648045 \# 0 \h </w:instrText>
      </w:r>
      <w:r w:rsidR="004C519C">
        <w:rPr>
          <w:lang w:eastAsia="zh-CN"/>
        </w:rPr>
        <w:instrText xml:space="preserve"> \* MERGEFORMAT </w:instrText>
      </w:r>
      <w:r w:rsidR="00643B9D" w:rsidRPr="004C519C">
        <w:rPr>
          <w:lang w:eastAsia="zh-CN"/>
        </w:rPr>
      </w:r>
      <w:r w:rsidR="00643B9D" w:rsidRPr="004C519C">
        <w:rPr>
          <w:lang w:eastAsia="zh-CN"/>
        </w:rPr>
        <w:fldChar w:fldCharType="separate"/>
      </w:r>
      <w:r w:rsidR="00144948" w:rsidRPr="004C519C">
        <w:rPr>
          <w:lang w:eastAsia="zh-CN"/>
        </w:rPr>
        <w:t>10</w:t>
      </w:r>
      <w:r w:rsidR="00643B9D" w:rsidRPr="004C519C">
        <w:rPr>
          <w:lang w:eastAsia="zh-CN"/>
        </w:rPr>
        <w:fldChar w:fldCharType="end"/>
      </w:r>
      <w:r w:rsidR="00643B9D" w:rsidRPr="004C519C">
        <w:rPr>
          <w:lang w:eastAsia="zh-CN"/>
        </w:rPr>
        <w:t xml:space="preserve"> </w:t>
      </w:r>
      <w:r w:rsidRPr="00A945F3">
        <w:rPr>
          <w:lang w:eastAsia="zh-CN"/>
        </w:rPr>
        <w:t>presents multi-station S2W C/N0 time series for three such events from 2020-2021, undetected by FPD</w:t>
      </w:r>
      <w:r w:rsidR="00643B9D" w:rsidRPr="004C519C">
        <w:rPr>
          <w:lang w:eastAsia="zh-CN"/>
        </w:rPr>
        <w:t xml:space="preserve">. </w:t>
      </w:r>
      <w:r w:rsidR="00BA73E4" w:rsidRPr="00BA73E4">
        <w:rPr>
          <w:lang w:eastAsia="zh-CN"/>
        </w:rPr>
        <w:t>Colored hollow dots indicate signals from different stations, while red and green shaded areas mark flex power activation and deactivation periods with timestamps</w:t>
      </w:r>
      <w:r w:rsidR="00643B9D" w:rsidRPr="004C519C">
        <w:rPr>
          <w:lang w:eastAsia="zh-CN"/>
        </w:rPr>
        <w:t xml:space="preserve">. </w:t>
      </w:r>
      <w:r w:rsidR="00D558E7" w:rsidRPr="00D558E7">
        <w:rPr>
          <w:lang w:eastAsia="zh-CN"/>
        </w:rPr>
        <w:t xml:space="preserve">On July 8 and 9, 2020, G05 flex power was deactivated at 1:24 and activated at 11:25, but on July 10, these times shifted to 0:22 and 13:15, indicating a mode change. On September 18, 2020, </w:t>
      </w:r>
      <w:r w:rsidR="009A4D89">
        <w:rPr>
          <w:lang w:eastAsia="zh-CN"/>
        </w:rPr>
        <w:t>Flex P</w:t>
      </w:r>
      <w:r w:rsidR="00D558E7" w:rsidRPr="00D558E7">
        <w:rPr>
          <w:lang w:eastAsia="zh-CN"/>
        </w:rPr>
        <w:t>ower transitioned to global coverage mode and was deactivated on September 19. Similarly, on November 3, 2021, activation/deactivation times changed from 00:00/12:00 to 00:00/3:01, indi</w:t>
      </w:r>
      <w:r w:rsidR="00D558E7" w:rsidRPr="00D558E7">
        <w:t xml:space="preserve">cating </w:t>
      </w:r>
      <w:r w:rsidR="00D558E7" w:rsidRPr="00D558E7">
        <w:rPr>
          <w:lang w:eastAsia="zh-CN"/>
        </w:rPr>
        <w:t>another mode change. These transitions, successfully detected by AFPD-DTW but missed by FPD, further highlight our method’s effectiveness</w:t>
      </w:r>
      <w:r w:rsidR="00643B9D" w:rsidRPr="004C519C">
        <w:rPr>
          <w:lang w:eastAsia="zh-CN"/>
        </w:rPr>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8" w:name="_Ref182608772"/>
      <w:r w:rsidRPr="004C519C">
        <w:rPr>
          <w:sz w:val="20"/>
          <w:lang w:eastAsia="zh-CN"/>
        </w:rPr>
        <w:t xml:space="preserve">Table </w:t>
      </w:r>
      <w:r w:rsidR="0071060E" w:rsidRPr="004C519C">
        <w:rPr>
          <w:sz w:val="20"/>
        </w:rPr>
        <w:fldChar w:fldCharType="begin"/>
      </w:r>
      <w:r w:rsidR="0071060E" w:rsidRPr="004C519C">
        <w:rPr>
          <w:sz w:val="20"/>
          <w:lang w:eastAsia="zh-CN"/>
        </w:rPr>
        <w:instrText xml:space="preserve"> SEQ Table \* ARABIC </w:instrText>
      </w:r>
      <w:r w:rsidR="0071060E" w:rsidRPr="004C519C">
        <w:rPr>
          <w:sz w:val="20"/>
        </w:rPr>
        <w:fldChar w:fldCharType="separate"/>
      </w:r>
      <w:r w:rsidR="00F17C7C">
        <w:rPr>
          <w:noProof/>
          <w:sz w:val="20"/>
          <w:lang w:eastAsia="zh-CN"/>
        </w:rPr>
        <w:t>2</w:t>
      </w:r>
      <w:r w:rsidR="0071060E" w:rsidRPr="004C519C">
        <w:rPr>
          <w:noProof/>
          <w:sz w:val="20"/>
        </w:rPr>
        <w:fldChar w:fldCharType="end"/>
      </w:r>
      <w:bookmarkEnd w:id="18"/>
      <w:r w:rsidRPr="004C519C">
        <w:rPr>
          <w:sz w:val="20"/>
          <w:lang w:eastAsia="zh-CN"/>
        </w:rPr>
        <w:t xml:space="preserve"> </w:t>
      </w:r>
      <w:r w:rsidR="00A45A8A" w:rsidRPr="00F3501A">
        <w:rPr>
          <w:b w:val="0"/>
          <w:bCs/>
          <w:sz w:val="20"/>
          <w:lang w:eastAsia="zh-CN"/>
        </w:rPr>
        <w:t xml:space="preserve">Flex power events in 2020-2021 detected using </w:t>
      </w:r>
      <w:r w:rsidR="009A4D89">
        <w:rPr>
          <w:b w:val="0"/>
          <w:bCs/>
          <w:sz w:val="20"/>
          <w:lang w:eastAsia="zh-CN"/>
        </w:rPr>
        <w:t xml:space="preserve">the </w:t>
      </w:r>
      <w:r w:rsidR="00312450" w:rsidRPr="00F3501A">
        <w:rPr>
          <w:rFonts w:hint="eastAsia"/>
          <w:b w:val="0"/>
          <w:bCs/>
          <w:sz w:val="20"/>
          <w:lang w:eastAsia="zh-CN"/>
        </w:rPr>
        <w:t>A</w:t>
      </w:r>
      <w:r w:rsidR="00312450" w:rsidRPr="00F3501A">
        <w:rPr>
          <w:b w:val="0"/>
          <w:bCs/>
          <w:sz w:val="20"/>
          <w:lang w:eastAsia="zh-CN"/>
        </w:rPr>
        <w:t xml:space="preserve">FPD-DTW </w:t>
      </w:r>
      <w:r w:rsidR="00A45A8A" w:rsidRPr="00F3501A">
        <w:rPr>
          <w:b w:val="0"/>
          <w:bCs/>
          <w:sz w:val="20"/>
          <w:lang w:eastAsia="zh-CN"/>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9"/>
      <w:r w:rsidRPr="004C519C">
        <w:rPr>
          <w:sz w:val="20"/>
        </w:rPr>
        <w:t xml:space="preserve"> </w:t>
      </w:r>
      <w:r w:rsidR="00A720C4" w:rsidRPr="00F3501A">
        <w:rPr>
          <w:b w:val="0"/>
          <w:bCs/>
          <w:sz w:val="20"/>
          <w:lang w:eastAsia="zh-CN"/>
        </w:rPr>
        <w:t xml:space="preserve">Flex power events detected from 2022 to July 2024 using </w:t>
      </w:r>
      <w:r w:rsidR="00312450" w:rsidRPr="00F3501A">
        <w:rPr>
          <w:rFonts w:hint="eastAsia"/>
          <w:b w:val="0"/>
          <w:bCs/>
          <w:sz w:val="20"/>
          <w:lang w:eastAsia="zh-CN"/>
        </w:rPr>
        <w:t>A</w:t>
      </w:r>
      <w:r w:rsidR="00312450" w:rsidRPr="00F3501A">
        <w:rPr>
          <w:b w:val="0"/>
          <w:bCs/>
          <w:sz w:val="20"/>
          <w:lang w:eastAsia="zh-CN"/>
        </w:rPr>
        <w:t xml:space="preserve">FPD-DTW </w:t>
      </w:r>
      <w:r w:rsidR="00A720C4" w:rsidRPr="00F3501A">
        <w:rPr>
          <w:b w:val="0"/>
          <w:bCs/>
          <w:sz w:val="20"/>
          <w:lang w:eastAsia="zh-CN"/>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lastRenderedPageBreak/>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F47C47">
      <w:pPr>
        <w:pStyle w:val="MainText"/>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lang w:eastAsia="zh-CN"/>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lang w:eastAsia="zh-CN"/>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lang w:eastAsia="zh-CN"/>
        </w:rPr>
        <w:t>A</w:t>
      </w:r>
      <w:r w:rsidR="00312450" w:rsidRPr="004C519C">
        <w:rPr>
          <w:lang w:eastAsia="zh-CN"/>
        </w:rPr>
        <w:t>FPD-DTW</w:t>
      </w:r>
      <w:r w:rsidR="00312450" w:rsidRPr="004C519C">
        <w:t xml:space="preserve">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lang w:eastAsia="zh-CN"/>
        </w:rPr>
        <w:t xml:space="preserve">Results of </w:t>
      </w:r>
      <w:r w:rsidRPr="00F3501A">
        <w:rPr>
          <w:rFonts w:hint="eastAsia"/>
          <w:b w:val="0"/>
          <w:bCs/>
          <w:sz w:val="20"/>
          <w:lang w:eastAsia="zh-CN"/>
        </w:rPr>
        <w:t>A</w:t>
      </w:r>
      <w:r w:rsidRPr="00F3501A">
        <w:rPr>
          <w:b w:val="0"/>
          <w:bCs/>
          <w:sz w:val="20"/>
          <w:lang w:eastAsia="zh-CN"/>
        </w:rPr>
        <w:t>FPD-DTW real-time detection for GPS satellites from June 1 to 8, 2024</w:t>
      </w:r>
    </w:p>
    <w:p w14:paraId="7B03FCF8" w14:textId="0CE60490" w:rsidR="002C1FD7" w:rsidRPr="004C519C" w:rsidRDefault="00001947" w:rsidP="002359CB">
      <w:pPr>
        <w:pStyle w:val="MainText"/>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lang w:eastAsia="zh-CN"/>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lastRenderedPageBreak/>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rPr>
          <w:lang w:eastAsia="zh-CN"/>
        </w:rPr>
      </w:pPr>
    </w:p>
    <w:p w14:paraId="7F1149C5" w14:textId="0213D2EF"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lastRenderedPageBreak/>
              <w:t>G01</w:t>
            </w:r>
            <w:r w:rsidR="001069E4" w:rsidRPr="00A42C08">
              <w:rPr>
                <w:rFonts w:eastAsia="DengXian"/>
                <w:color w:val="000000"/>
                <w:sz w:val="20"/>
              </w:rPr>
              <w:t>, G03, G05,G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t>Comparison and analysis</w:t>
      </w:r>
    </w:p>
    <w:bookmarkEnd w:id="28"/>
    <w:p w14:paraId="30FD8381" w14:textId="6C0D4FFA" w:rsidR="00A12AE7" w:rsidRPr="004C519C" w:rsidRDefault="00A12AE7" w:rsidP="00F47C47">
      <w:pPr>
        <w:pStyle w:val="MainText"/>
        <w:ind w:firstLine="0"/>
      </w:pPr>
      <w:r w:rsidRPr="004C519C">
        <w:t xml:space="preserve">A comprehensive performance comparison between </w:t>
      </w:r>
      <w:r w:rsidR="00312450" w:rsidRPr="004C519C">
        <w:rPr>
          <w:rFonts w:hint="eastAsia"/>
          <w:lang w:eastAsia="zh-CN"/>
        </w:rPr>
        <w:t>A</w:t>
      </w:r>
      <w:r w:rsidR="00312450" w:rsidRPr="004C519C">
        <w:rPr>
          <w:lang w:eastAsia="zh-CN"/>
        </w:rPr>
        <w:t>FPD-DTW</w:t>
      </w:r>
      <w:r w:rsidR="00312450" w:rsidRPr="004C519C">
        <w:t xml:space="preserve"> </w:t>
      </w:r>
      <w:r w:rsidRPr="004C519C">
        <w:t>and previous methods (FPD, random forest</w:t>
      </w:r>
      <w:r w:rsidR="003C7F59" w:rsidRPr="004C519C">
        <w:t>-based</w:t>
      </w:r>
      <w:r w:rsidRPr="004C519C">
        <w:t>, and mode</w:t>
      </w:r>
      <w:r w:rsidR="00C50A1B" w:rsidRPr="004C519C">
        <w:rPr>
          <w:rFonts w:hint="eastAsia"/>
          <w:lang w:eastAsia="zh-CN"/>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lang w:eastAsia="zh-CN"/>
        </w:rPr>
        <w:t>A</w:t>
      </w:r>
      <w:r w:rsidR="00312450" w:rsidRPr="004C519C">
        <w:rPr>
          <w:lang w:eastAsia="zh-CN"/>
        </w:rPr>
        <w:t>FPD-DTW</w:t>
      </w:r>
      <w:r w:rsidR="00312450" w:rsidRPr="004C519C">
        <w:t xml:space="preserve"> </w:t>
      </w:r>
      <w:r w:rsidRPr="004C519C">
        <w:t xml:space="preserve">achieved </w:t>
      </w:r>
      <w:r w:rsidRPr="004C519C">
        <w:lastRenderedPageBreak/>
        <w:t>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2359CB">
      <w:pPr>
        <w:pStyle w:val="MainText"/>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158EDF54"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215F02" w:rsidRPr="00F3501A">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5E78399D"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215F02" w:rsidRPr="00F3501A">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lastRenderedPageBreak/>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2359CB">
      <w:pPr>
        <w:pStyle w:val="MainText"/>
      </w:pPr>
      <w:bookmarkStart w:id="31" w:name="conclusion"/>
      <w:r w:rsidRPr="004C519C">
        <w:t xml:space="preserve">In terms of detection speed, defined as the processing time for single-year, single-station, single-satellite, single-signal flex power detection, </w:t>
      </w:r>
      <w:r w:rsidRPr="004C519C">
        <w:rPr>
          <w:rFonts w:hint="eastAsia"/>
          <w:lang w:eastAsia="zh-CN"/>
        </w:rPr>
        <w:t>A</w:t>
      </w:r>
      <w:r w:rsidRPr="004C519C">
        <w:rPr>
          <w:lang w:eastAsia="zh-CN"/>
        </w:rPr>
        <w:t>FPD-DTW</w:t>
      </w:r>
      <w:r w:rsidRPr="004C519C">
        <w:t xml:space="preserve">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2359CB">
      <w:pPr>
        <w:pStyle w:val="MainText"/>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lang w:eastAsia="zh-CN"/>
        </w:rPr>
      </w:pPr>
      <w:r w:rsidRPr="00446DEC">
        <w:rPr>
          <w:rFonts w:ascii="SimSun" w:eastAsia="SimSun" w:hAnsi="SimSun" w:cs="SimSun"/>
          <w:lang w:eastAsia="zh-C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2359CB">
      <w:pPr>
        <w:pStyle w:val="MainText"/>
      </w:pPr>
      <w:r w:rsidRPr="00695ADA">
        <w:rPr>
          <w:lang w:eastAsia="zh-CN"/>
        </w:rPr>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rPr>
          <w:lang w:eastAsia="zh-CN"/>
        </w:rPr>
        <w:t xml:space="preserve">the </w:t>
      </w:r>
      <w:r w:rsidRPr="00695ADA">
        <w:rPr>
          <w:lang w:eastAsia="zh-CN"/>
        </w:rPr>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Pr>
          <w:lang w:eastAsia="zh-CN"/>
        </w:rPr>
        <w:t>.</w:t>
      </w:r>
      <w:r w:rsidRPr="00695ADA">
        <w:rPr>
          <w:lang w:eastAsia="zh-CN"/>
        </w:rPr>
        <w:t>83</w:t>
      </w:r>
      <w:r w:rsidR="00F675A5">
        <w:rPr>
          <w:lang w:eastAsia="zh-CN"/>
        </w:rPr>
        <w:t>%</w:t>
      </w:r>
      <w:r w:rsidRPr="00695ADA">
        <w:rPr>
          <w:lang w:eastAsia="zh-CN"/>
        </w:rPr>
        <w:t>, precision: 99</w:t>
      </w:r>
      <w:r w:rsidR="00F675A5">
        <w:rPr>
          <w:lang w:eastAsia="zh-CN"/>
        </w:rPr>
        <w:t>.</w:t>
      </w:r>
      <w:r w:rsidRPr="00695ADA">
        <w:rPr>
          <w:lang w:eastAsia="zh-CN"/>
        </w:rPr>
        <w:t>16, recall: 98</w:t>
      </w:r>
      <w:r w:rsidR="00F675A5">
        <w:rPr>
          <w:lang w:eastAsia="zh-CN"/>
        </w:rPr>
        <w:t>.</w:t>
      </w:r>
      <w:r w:rsidRPr="00695ADA">
        <w:rPr>
          <w:lang w:eastAsia="zh-CN"/>
        </w:rPr>
        <w:t>15</w:t>
      </w:r>
      <w:r w:rsidR="00F675A5">
        <w:rPr>
          <w:lang w:eastAsia="zh-CN"/>
        </w:rPr>
        <w:t>%</w:t>
      </w:r>
      <w:r w:rsidRPr="00695ADA">
        <w:rPr>
          <w:lang w:eastAsia="zh-CN"/>
        </w:rPr>
        <w:t>) and real-time detection scenarios (accuracy: 99</w:t>
      </w:r>
      <w:r w:rsidR="00F675A5">
        <w:rPr>
          <w:lang w:eastAsia="zh-CN"/>
        </w:rPr>
        <w:t>.</w:t>
      </w:r>
      <w:r w:rsidRPr="00695ADA">
        <w:rPr>
          <w:lang w:eastAsia="zh-CN"/>
        </w:rPr>
        <w:t>88</w:t>
      </w:r>
      <w:r w:rsidR="00F675A5">
        <w:rPr>
          <w:lang w:eastAsia="zh-CN"/>
        </w:rPr>
        <w:t>%</w:t>
      </w:r>
      <w:r w:rsidRPr="00695ADA">
        <w:rPr>
          <w:lang w:eastAsia="zh-CN"/>
        </w:rPr>
        <w:t>, precision: 99</w:t>
      </w:r>
      <w:r w:rsidR="00F675A5">
        <w:rPr>
          <w:lang w:eastAsia="zh-CN"/>
        </w:rPr>
        <w:t>.</w:t>
      </w:r>
      <w:r w:rsidRPr="00695ADA">
        <w:rPr>
          <w:lang w:eastAsia="zh-CN"/>
        </w:rPr>
        <w:t>982, recall: 99</w:t>
      </w:r>
      <w:r w:rsidR="00F675A5">
        <w:rPr>
          <w:lang w:eastAsia="zh-CN"/>
        </w:rPr>
        <w:t>.</w:t>
      </w:r>
      <w:r w:rsidRPr="00695ADA">
        <w:rPr>
          <w:lang w:eastAsia="zh-CN"/>
        </w:rPr>
        <w:t>857</w:t>
      </w:r>
      <w:r w:rsidR="00F675A5">
        <w:rPr>
          <w:lang w:eastAsia="zh-CN"/>
        </w:rPr>
        <w:t>%</w:t>
      </w:r>
      <w:r w:rsidRPr="00695ADA">
        <w:rPr>
          <w:lang w:eastAsia="zh-CN"/>
        </w:rPr>
        <w:t xml:space="preserve">, false positive rate: </w:t>
      </w:r>
      <w:r w:rsidR="00F675A5">
        <w:rPr>
          <w:lang w:eastAsia="zh-CN"/>
        </w:rPr>
        <w:t>0.0</w:t>
      </w:r>
      <w:r w:rsidRPr="00695ADA">
        <w:rPr>
          <w:lang w:eastAsia="zh-CN"/>
        </w:rPr>
        <w:t>53</w:t>
      </w:r>
      <w:r w:rsidR="00F675A5">
        <w:rPr>
          <w:lang w:eastAsia="zh-CN"/>
        </w:rPr>
        <w:t>%</w:t>
      </w:r>
      <w:r w:rsidRPr="00695ADA">
        <w:rPr>
          <w:lang w:eastAsia="zh-CN"/>
        </w:rPr>
        <w:t xml:space="preserve">). Through </w:t>
      </w:r>
      <w:r w:rsidR="009A4D89">
        <w:rPr>
          <w:lang w:eastAsia="zh-CN"/>
        </w:rPr>
        <w:t xml:space="preserve">a </w:t>
      </w:r>
      <w:r w:rsidRPr="00695ADA">
        <w:rPr>
          <w:lang w:eastAsia="zh-CN"/>
        </w:rPr>
        <w:t xml:space="preserve">comprehensive analysis of flex </w:t>
      </w:r>
      <w:r w:rsidRPr="00695ADA">
        <w:rPr>
          <w:lang w:eastAsia="zh-CN"/>
        </w:rPr>
        <w:lastRenderedPageBreak/>
        <w:t>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D075DC">
      <w:pPr>
        <w:spacing w:after="120"/>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lang w:eastAsia="zh-CN"/>
        </w:rPr>
      </w:pPr>
      <w:r w:rsidRPr="004C519C">
        <w:rPr>
          <w:rFonts w:hint="eastAsia"/>
          <w:sz w:val="20"/>
          <w:lang w:eastAsia="zh-CN"/>
        </w:rPr>
        <w:t>References</w:t>
      </w:r>
    </w:p>
    <w:p w14:paraId="046894FF" w14:textId="77777777" w:rsidR="00874707" w:rsidRPr="00874707" w:rsidRDefault="00874707" w:rsidP="00816FB5">
      <w:pPr>
        <w:pStyle w:val="Bibliography"/>
        <w:ind w:left="0" w:firstLine="400"/>
        <w:rPr>
          <w:sz w:val="20"/>
        </w:rPr>
      </w:pPr>
      <w:r>
        <w:rPr>
          <w:sz w:val="20"/>
          <w:lang w:eastAsia="zh-CN"/>
        </w:rPr>
        <w:fldChar w:fldCharType="begin"/>
      </w:r>
      <w:r>
        <w:rPr>
          <w:sz w:val="20"/>
          <w:lang w:eastAsia="zh-CN"/>
        </w:rPr>
        <w:instrText xml:space="preserve"> ADDIN ZOTERO_BIBL {"uncited":[],"omitted":[],"custom":[]} CSL_BIBLIOGRAPHY </w:instrText>
      </w:r>
      <w:r>
        <w:rPr>
          <w:sz w:val="20"/>
          <w:lang w:eastAsia="zh-CN"/>
        </w:rPr>
        <w:fldChar w:fldCharType="separate"/>
      </w:r>
      <w:r w:rsidRPr="00874707">
        <w:rPr>
          <w:sz w:val="20"/>
        </w:rPr>
        <w:t>Berndt DJ, Clifford J (1994) Using dynamic time warping to find patterns in time series. In: Proceedings of the 3rd International Conference on Knowledge Discovery and Data Mining. AAAI Press, Seattle, WA, pp 359–370</w:t>
      </w:r>
    </w:p>
    <w:p w14:paraId="3B28AEA3" w14:textId="77777777" w:rsidR="00874707" w:rsidRPr="00874707" w:rsidRDefault="00874707" w:rsidP="00816FB5">
      <w:pPr>
        <w:pStyle w:val="Bibliography"/>
        <w:ind w:left="0" w:firstLine="400"/>
        <w:rPr>
          <w:sz w:val="20"/>
        </w:rPr>
      </w:pPr>
      <w:r w:rsidRPr="00874707">
        <w:rPr>
          <w:sz w:val="20"/>
        </w:rPr>
        <w:t>Esenbuğa ÖG, Hauschild A (2020) Impact of flex power on GPS Block IIF differential code biases. GPS Solut 24(4):91. https://doi.org/10.1007/s10291-020-00996-x</w:t>
      </w:r>
    </w:p>
    <w:p w14:paraId="22C07F4E" w14:textId="77777777" w:rsidR="00874707" w:rsidRPr="00874707" w:rsidRDefault="00874707" w:rsidP="00816FB5">
      <w:pPr>
        <w:pStyle w:val="Bibliography"/>
        <w:ind w:left="0" w:firstLine="400"/>
        <w:rPr>
          <w:sz w:val="20"/>
        </w:rPr>
      </w:pPr>
      <w:r w:rsidRPr="00874707">
        <w:rPr>
          <w:sz w:val="20"/>
        </w:rPr>
        <w:t>Esenbuga ÖG, Hauschild A, Steigenberger P (2020) Impact of GPS Flex Power on Differential Code Bias Estimation for Block IIR-M and IIF Satellites. pp 2922–2930</w:t>
      </w:r>
    </w:p>
    <w:p w14:paraId="4DE08FE1" w14:textId="77777777" w:rsidR="00874707" w:rsidRPr="00874707" w:rsidRDefault="00874707" w:rsidP="00816FB5">
      <w:pPr>
        <w:pStyle w:val="Bibliography"/>
        <w:ind w:left="0" w:firstLine="400"/>
        <w:rPr>
          <w:sz w:val="20"/>
        </w:rPr>
      </w:pPr>
      <w:r w:rsidRPr="00874707">
        <w:rPr>
          <w:sz w:val="20"/>
        </w:rPr>
        <w:t>Esenbuğa ÖG, Hauschild A, Steigenberger P (2023) Recent flex power changes. GPS Solut 27(3):104. https://doi.org/10.1007/s10291-023-01415-7</w:t>
      </w:r>
    </w:p>
    <w:p w14:paraId="3AFC7B96" w14:textId="77777777" w:rsidR="00874707" w:rsidRPr="00874707" w:rsidRDefault="00874707" w:rsidP="00816FB5">
      <w:pPr>
        <w:pStyle w:val="Bibliography"/>
        <w:ind w:left="0" w:firstLine="400"/>
        <w:rPr>
          <w:sz w:val="20"/>
        </w:rPr>
      </w:pPr>
      <w:r w:rsidRPr="00874707">
        <w:rPr>
          <w:sz w:val="20"/>
        </w:rPr>
        <w:t>Han Q, Zhu KJ, Fu Y, Zhou T (2019) Monitoring and assessment of GPS signals during US attacking on Syria. J Navig Position 7(3):7–10</w:t>
      </w:r>
    </w:p>
    <w:p w14:paraId="031E02F6" w14:textId="77777777" w:rsidR="00874707" w:rsidRPr="00874707" w:rsidRDefault="00874707" w:rsidP="00816FB5">
      <w:pPr>
        <w:pStyle w:val="Bibliography"/>
        <w:ind w:left="0" w:firstLine="400"/>
        <w:rPr>
          <w:sz w:val="20"/>
        </w:rPr>
      </w:pPr>
      <w:r w:rsidRPr="00874707">
        <w:rPr>
          <w:sz w:val="20"/>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31644633" w14:textId="77777777" w:rsidR="00874707" w:rsidRPr="00874707" w:rsidRDefault="00874707" w:rsidP="00816FB5">
      <w:pPr>
        <w:pStyle w:val="Bibliography"/>
        <w:ind w:left="0" w:firstLine="400"/>
        <w:rPr>
          <w:sz w:val="20"/>
        </w:rPr>
      </w:pPr>
      <w:r w:rsidRPr="00874707">
        <w:rPr>
          <w:sz w:val="20"/>
        </w:rPr>
        <w:t>Liu M, Jiao W, Jia X (2020) GPS signal enhancement analysis in the US-Iranian conflict. GNSS World of China 45(1):31–36. https://doi.org/10.13442/j.gnss.1008-9268.2020.01.005</w:t>
      </w:r>
    </w:p>
    <w:p w14:paraId="6EE5DA29" w14:textId="77777777" w:rsidR="00874707" w:rsidRPr="00874707" w:rsidRDefault="00874707" w:rsidP="00816FB5">
      <w:pPr>
        <w:pStyle w:val="Bibliography"/>
        <w:ind w:left="0" w:firstLine="400"/>
        <w:rPr>
          <w:sz w:val="20"/>
        </w:rPr>
      </w:pPr>
      <w:r w:rsidRPr="00874707">
        <w:rPr>
          <w:sz w:val="20"/>
        </w:rPr>
        <w:t>Liu T, Chen Q, Chen H, Jiang W, Song C, Zhou X (2024) Characteristics of Beidou-2 flex power and its impact on precise point positioning with ambiguity resolution. GPS Solut 28(4):152. https://doi.org/10.1007/s10291-024-01703-w</w:t>
      </w:r>
    </w:p>
    <w:p w14:paraId="02EF3A41" w14:textId="77777777" w:rsidR="00874707" w:rsidRPr="00874707" w:rsidRDefault="00874707" w:rsidP="00816FB5">
      <w:pPr>
        <w:pStyle w:val="Bibliography"/>
        <w:ind w:left="0" w:firstLine="400"/>
        <w:rPr>
          <w:sz w:val="20"/>
        </w:rPr>
      </w:pPr>
      <w:r w:rsidRPr="00874707">
        <w:rPr>
          <w:sz w:val="20"/>
        </w:rPr>
        <w:t>McKague DS, Ruf CS (2019) On-Orbit Trending of CYGNSS Data. In: IGARSS 2019 - 2019 IEEE International Geoscience and Remote Sensing Symposium. IEEE, Yokohama, Japan, pp 8722–8724</w:t>
      </w:r>
    </w:p>
    <w:p w14:paraId="2E9A7DB2" w14:textId="77777777" w:rsidR="00874707" w:rsidRPr="00874707" w:rsidRDefault="00874707" w:rsidP="00816FB5">
      <w:pPr>
        <w:pStyle w:val="Bibliography"/>
        <w:ind w:left="0" w:firstLine="400"/>
        <w:rPr>
          <w:sz w:val="20"/>
        </w:rPr>
      </w:pPr>
      <w:r w:rsidRPr="00874707">
        <w:rPr>
          <w:sz w:val="20"/>
        </w:rPr>
        <w:t>Meng G, Ge H, Li B (2024) A real-time detection method for GPS flex power. GPS Solut 28(3):111. https://doi.org/10.1007/s10291-024-01653-3</w:t>
      </w:r>
    </w:p>
    <w:p w14:paraId="77D4E457" w14:textId="77777777" w:rsidR="00874707" w:rsidRPr="00874707" w:rsidRDefault="00874707" w:rsidP="00816FB5">
      <w:pPr>
        <w:pStyle w:val="Bibliography"/>
        <w:ind w:left="0" w:firstLine="400"/>
        <w:rPr>
          <w:sz w:val="20"/>
        </w:rPr>
      </w:pPr>
      <w:r w:rsidRPr="00874707">
        <w:rPr>
          <w:sz w:val="20"/>
        </w:rPr>
        <w:lastRenderedPageBreak/>
        <w:t>Said F, Jelenak Z, Park J, Chang PS (2022) The NOAA Track-Wise Wind Retrieval Algorithm and Product Assessment for CyGNSS. IEEE Trans Geosci Remote Sensing 60:1–24. https://doi.org/10.1109/TGRS.2021.3087426</w:t>
      </w:r>
    </w:p>
    <w:p w14:paraId="3D48C3CF" w14:textId="77777777" w:rsidR="00874707" w:rsidRPr="00874707" w:rsidRDefault="00874707" w:rsidP="00816FB5">
      <w:pPr>
        <w:pStyle w:val="Bibliography"/>
        <w:ind w:left="0" w:firstLine="400"/>
        <w:rPr>
          <w:sz w:val="20"/>
        </w:rPr>
      </w:pPr>
      <w:r w:rsidRPr="00874707">
        <w:rPr>
          <w:sz w:val="20"/>
        </w:rPr>
        <w:t>Steigenberger P, Thölert S, Montenbruck O (2019) Flex power on GPS Block IIR-M and IIF. GPS Solut 23(1):8. https://doi.org/10.1007/s10291-018-0797-8</w:t>
      </w:r>
    </w:p>
    <w:p w14:paraId="2B8CACC0" w14:textId="77777777" w:rsidR="00874707" w:rsidRPr="00874707" w:rsidRDefault="00874707" w:rsidP="00816FB5">
      <w:pPr>
        <w:pStyle w:val="Bibliography"/>
        <w:ind w:left="0" w:firstLine="400"/>
        <w:rPr>
          <w:sz w:val="20"/>
        </w:rPr>
      </w:pPr>
      <w:r w:rsidRPr="00874707">
        <w:rPr>
          <w:sz w:val="20"/>
        </w:rPr>
        <w:t>Tang X, Yuan M, Wang F (2022) Analysis of GPS P(Y) signal power enhancement based on the observations with a semi-codeless receiver. Satell Navig 3(1):26. https://doi.org/10.1186/s43020-022-00087-x</w:t>
      </w:r>
    </w:p>
    <w:p w14:paraId="4ECBFF57" w14:textId="77777777" w:rsidR="00874707" w:rsidRPr="00874707" w:rsidRDefault="00874707" w:rsidP="00816FB5">
      <w:pPr>
        <w:pStyle w:val="Bibliography"/>
        <w:ind w:left="0" w:firstLine="400"/>
        <w:rPr>
          <w:sz w:val="20"/>
        </w:rPr>
      </w:pPr>
      <w:r w:rsidRPr="00874707">
        <w:rPr>
          <w:sz w:val="20"/>
        </w:rPr>
        <w:t>Thoelert S, Hauschild A, Steigenberger P, Langley RB, Antreich F (2018) GPS IIR-M L1 Transmit Power Redistribution: Analysis of GNSS Receiver and High-Gain Antenna Data: GPS IIR-M L1 Transmit Power Redistribution. J Inst Navig 65(3):423–430. https://doi.org/10.1002/navi.250</w:t>
      </w:r>
    </w:p>
    <w:p w14:paraId="030F924A" w14:textId="77777777" w:rsidR="00874707" w:rsidRPr="00874707" w:rsidRDefault="00874707" w:rsidP="00816FB5">
      <w:pPr>
        <w:pStyle w:val="Bibliography"/>
        <w:ind w:left="0" w:firstLine="400"/>
        <w:rPr>
          <w:sz w:val="20"/>
        </w:rPr>
      </w:pPr>
      <w:r w:rsidRPr="00874707">
        <w:rPr>
          <w:sz w:val="20"/>
        </w:rPr>
        <w:t>Wang T, Ruf C (2021) Measuring GPS EIRP in Real-Time with a Spaceborne GNSS-Reflectometry Remote Sensing System. In: 2021 United States National Committee of URSI National Radio Science Meeting (USNC-URSI NRSM). IEEE, Boulder, CO, USA, pp 146–147</w:t>
      </w:r>
    </w:p>
    <w:p w14:paraId="076BC0A8" w14:textId="77777777" w:rsidR="00874707" w:rsidRPr="00874707" w:rsidRDefault="00874707" w:rsidP="00816FB5">
      <w:pPr>
        <w:pStyle w:val="Bibliography"/>
        <w:ind w:left="0" w:firstLine="400"/>
        <w:rPr>
          <w:sz w:val="20"/>
        </w:rPr>
      </w:pPr>
      <w:r w:rsidRPr="00874707">
        <w:rPr>
          <w:sz w:val="20"/>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BCAA11C" w14:textId="77777777" w:rsidR="00874707" w:rsidRPr="00874707" w:rsidRDefault="00874707" w:rsidP="00816FB5">
      <w:pPr>
        <w:pStyle w:val="Bibliography"/>
        <w:ind w:left="0" w:firstLine="400"/>
        <w:rPr>
          <w:sz w:val="20"/>
        </w:rPr>
      </w:pPr>
      <w:r w:rsidRPr="00874707">
        <w:rPr>
          <w:sz w:val="20"/>
        </w:rPr>
        <w:t>Wang T, Ruf CS, Gleason S, O’Brien AJ, McKague DS, Block BP, Russel A (2022) Dynamic Calibration of GPS Effective Isotropic Radiated Power for GNSS-Reflectometry Earth Remote Sensing. IEEE Trans Geosci Remote Sensing 60:1–12. https://doi.org/10.1109/TGRS.2021.3070238</w:t>
      </w:r>
    </w:p>
    <w:p w14:paraId="379382DC" w14:textId="77777777" w:rsidR="00874707" w:rsidRPr="00874707" w:rsidRDefault="00874707" w:rsidP="00816FB5">
      <w:pPr>
        <w:pStyle w:val="Bibliography"/>
        <w:ind w:left="0" w:firstLine="400"/>
        <w:rPr>
          <w:sz w:val="20"/>
        </w:rPr>
      </w:pPr>
      <w:r w:rsidRPr="00874707">
        <w:rPr>
          <w:sz w:val="20"/>
        </w:rPr>
        <w:t>Wu Z, Li S, Wan H, Ji M, Mao P, Xiong S (2024) Effects of BDS flex power on DCB estimation and PPP convergence. GPS Solut 28(1):41. https://doi.org/10.1007/s10291-023-01581-8</w:t>
      </w:r>
    </w:p>
    <w:p w14:paraId="310FF85B" w14:textId="77777777" w:rsidR="00874707" w:rsidRPr="00874707" w:rsidRDefault="00874707" w:rsidP="00816FB5">
      <w:pPr>
        <w:pStyle w:val="Bibliography"/>
        <w:ind w:left="0" w:firstLine="400"/>
        <w:rPr>
          <w:sz w:val="20"/>
        </w:rPr>
      </w:pPr>
      <w:r w:rsidRPr="00874707">
        <w:rPr>
          <w:sz w:val="20"/>
        </w:rPr>
        <w:t>Xiang Y, Xu Z, Gao Y, Yu W (2020) Understanding long-term variations in GPS differential code biases. GPS Solut 24(4):118. https://doi.org/10.1007/s10291-020-01034-6</w:t>
      </w:r>
    </w:p>
    <w:p w14:paraId="4CB78B02" w14:textId="77777777" w:rsidR="00874707" w:rsidRPr="00874707" w:rsidRDefault="00874707" w:rsidP="00816FB5">
      <w:pPr>
        <w:pStyle w:val="Bibliography"/>
        <w:ind w:left="0" w:firstLine="400"/>
        <w:rPr>
          <w:sz w:val="20"/>
        </w:rPr>
      </w:pPr>
      <w:r w:rsidRPr="00874707">
        <w:rPr>
          <w:sz w:val="20"/>
        </w:rPr>
        <w:t>Yang X, Liu W, Huang J, Xiao W, Wang F (2022) Real-time monitoring of GPS flex power based on machine learning. GPS Solut 26(3):73. https://doi.org/10.1007/s10291-022-01257-9</w:t>
      </w:r>
    </w:p>
    <w:p w14:paraId="760B1692" w14:textId="3828B668" w:rsidR="00B8394E" w:rsidRDefault="00874707" w:rsidP="00816FB5">
      <w:pPr>
        <w:spacing w:after="120"/>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20B3C" w14:textId="77777777" w:rsidR="009C7D72" w:rsidRDefault="009C7D72">
      <w:pPr>
        <w:ind w:firstLine="480"/>
      </w:pPr>
      <w:r>
        <w:separator/>
      </w:r>
    </w:p>
  </w:endnote>
  <w:endnote w:type="continuationSeparator" w:id="0">
    <w:p w14:paraId="0DCB639E" w14:textId="77777777" w:rsidR="009C7D72" w:rsidRDefault="009C7D72">
      <w:pPr>
        <w:ind w:firstLine="480"/>
      </w:pPr>
      <w:r>
        <w:continuationSeparator/>
      </w:r>
    </w:p>
  </w:endnote>
  <w:endnote w:type="continuationNotice" w:id="1">
    <w:p w14:paraId="3816966B" w14:textId="77777777" w:rsidR="009C7D72" w:rsidRDefault="009C7D7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eastAsia="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CC59C" w14:textId="77777777" w:rsidR="009C7D72" w:rsidRDefault="009C7D72">
      <w:pPr>
        <w:ind w:firstLine="480"/>
      </w:pPr>
      <w:r>
        <w:separator/>
      </w:r>
    </w:p>
  </w:footnote>
  <w:footnote w:type="continuationSeparator" w:id="0">
    <w:p w14:paraId="18A46724" w14:textId="77777777" w:rsidR="009C7D72" w:rsidRDefault="009C7D72">
      <w:pPr>
        <w:ind w:firstLine="480"/>
      </w:pPr>
      <w:r>
        <w:continuationSeparator/>
      </w:r>
    </w:p>
  </w:footnote>
  <w:footnote w:type="continuationNotice" w:id="1">
    <w:p w14:paraId="36B47E99" w14:textId="77777777" w:rsidR="009C7D72" w:rsidRDefault="009C7D72">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621"/>
    <w:rsid w:val="000535F7"/>
    <w:rsid w:val="00054539"/>
    <w:rsid w:val="000546C1"/>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811"/>
    <w:rsid w:val="00086B83"/>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3252"/>
    <w:rsid w:val="001436DE"/>
    <w:rsid w:val="00144948"/>
    <w:rsid w:val="00144A38"/>
    <w:rsid w:val="00145195"/>
    <w:rsid w:val="00146358"/>
    <w:rsid w:val="00146A10"/>
    <w:rsid w:val="00146E77"/>
    <w:rsid w:val="00147224"/>
    <w:rsid w:val="00147C6F"/>
    <w:rsid w:val="00147CC5"/>
    <w:rsid w:val="00147D94"/>
    <w:rsid w:val="00147FB9"/>
    <w:rsid w:val="00150457"/>
    <w:rsid w:val="00154966"/>
    <w:rsid w:val="00154B9A"/>
    <w:rsid w:val="00155276"/>
    <w:rsid w:val="001556E1"/>
    <w:rsid w:val="00157236"/>
    <w:rsid w:val="001574D7"/>
    <w:rsid w:val="00157876"/>
    <w:rsid w:val="00157C55"/>
    <w:rsid w:val="00160A7B"/>
    <w:rsid w:val="00160CA2"/>
    <w:rsid w:val="00160ED1"/>
    <w:rsid w:val="00162ABE"/>
    <w:rsid w:val="001639E3"/>
    <w:rsid w:val="00164041"/>
    <w:rsid w:val="001646D1"/>
    <w:rsid w:val="001647E8"/>
    <w:rsid w:val="00164F93"/>
    <w:rsid w:val="001656DD"/>
    <w:rsid w:val="00165E08"/>
    <w:rsid w:val="0016611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7DE"/>
    <w:rsid w:val="0029008E"/>
    <w:rsid w:val="002907C5"/>
    <w:rsid w:val="00290F22"/>
    <w:rsid w:val="00291ADA"/>
    <w:rsid w:val="00291FBE"/>
    <w:rsid w:val="00292683"/>
    <w:rsid w:val="002927F3"/>
    <w:rsid w:val="00292916"/>
    <w:rsid w:val="00294895"/>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325"/>
    <w:rsid w:val="002D5D20"/>
    <w:rsid w:val="002D5E16"/>
    <w:rsid w:val="002D61FF"/>
    <w:rsid w:val="002D6234"/>
    <w:rsid w:val="002D6317"/>
    <w:rsid w:val="002D781A"/>
    <w:rsid w:val="002E035F"/>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07"/>
    <w:rsid w:val="00340B7E"/>
    <w:rsid w:val="003428BF"/>
    <w:rsid w:val="00342AB5"/>
    <w:rsid w:val="00342B07"/>
    <w:rsid w:val="00342D31"/>
    <w:rsid w:val="00343CD3"/>
    <w:rsid w:val="00344A5E"/>
    <w:rsid w:val="00345F6C"/>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1B5"/>
    <w:rsid w:val="003972A1"/>
    <w:rsid w:val="00397636"/>
    <w:rsid w:val="00397665"/>
    <w:rsid w:val="0039790C"/>
    <w:rsid w:val="003979F2"/>
    <w:rsid w:val="00397C41"/>
    <w:rsid w:val="003A0459"/>
    <w:rsid w:val="003A1BDE"/>
    <w:rsid w:val="003A2657"/>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FA4"/>
    <w:rsid w:val="00483EAA"/>
    <w:rsid w:val="00484078"/>
    <w:rsid w:val="00484F58"/>
    <w:rsid w:val="0048546F"/>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734C"/>
    <w:rsid w:val="004B79DD"/>
    <w:rsid w:val="004B7F8C"/>
    <w:rsid w:val="004C1284"/>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EAD"/>
    <w:rsid w:val="004D6086"/>
    <w:rsid w:val="004D619A"/>
    <w:rsid w:val="004D634F"/>
    <w:rsid w:val="004D6550"/>
    <w:rsid w:val="004D7240"/>
    <w:rsid w:val="004D7416"/>
    <w:rsid w:val="004E02F9"/>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35A1"/>
    <w:rsid w:val="005036F0"/>
    <w:rsid w:val="005042DC"/>
    <w:rsid w:val="0050449D"/>
    <w:rsid w:val="0050453B"/>
    <w:rsid w:val="005048BC"/>
    <w:rsid w:val="00505AD3"/>
    <w:rsid w:val="0050756D"/>
    <w:rsid w:val="005078BB"/>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6911"/>
    <w:rsid w:val="005575A5"/>
    <w:rsid w:val="00557932"/>
    <w:rsid w:val="005606A2"/>
    <w:rsid w:val="005610C9"/>
    <w:rsid w:val="00561B35"/>
    <w:rsid w:val="00562300"/>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5B5"/>
    <w:rsid w:val="00650A09"/>
    <w:rsid w:val="00652A05"/>
    <w:rsid w:val="00652DD3"/>
    <w:rsid w:val="00653E08"/>
    <w:rsid w:val="006561FE"/>
    <w:rsid w:val="006565D8"/>
    <w:rsid w:val="006566BC"/>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6661"/>
    <w:rsid w:val="006C7DF8"/>
    <w:rsid w:val="006D099D"/>
    <w:rsid w:val="006D104E"/>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0C86"/>
    <w:rsid w:val="007A1577"/>
    <w:rsid w:val="007A1AAA"/>
    <w:rsid w:val="007A35C8"/>
    <w:rsid w:val="007A378E"/>
    <w:rsid w:val="007A3B01"/>
    <w:rsid w:val="007A6A88"/>
    <w:rsid w:val="007A747A"/>
    <w:rsid w:val="007B03E6"/>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1FD8"/>
    <w:rsid w:val="007C22EC"/>
    <w:rsid w:val="007C2C83"/>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7242"/>
    <w:rsid w:val="00827A30"/>
    <w:rsid w:val="00827C45"/>
    <w:rsid w:val="008301B8"/>
    <w:rsid w:val="00830564"/>
    <w:rsid w:val="00830AD8"/>
    <w:rsid w:val="00830E98"/>
    <w:rsid w:val="00831BC1"/>
    <w:rsid w:val="00831EB4"/>
    <w:rsid w:val="008321CB"/>
    <w:rsid w:val="0083245D"/>
    <w:rsid w:val="0083395C"/>
    <w:rsid w:val="00833BB1"/>
    <w:rsid w:val="008344C4"/>
    <w:rsid w:val="00834FB2"/>
    <w:rsid w:val="008362F5"/>
    <w:rsid w:val="0083680D"/>
    <w:rsid w:val="00840A3F"/>
    <w:rsid w:val="008414FB"/>
    <w:rsid w:val="00843656"/>
    <w:rsid w:val="00843C25"/>
    <w:rsid w:val="00846BA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423"/>
    <w:rsid w:val="008616AA"/>
    <w:rsid w:val="00861C9C"/>
    <w:rsid w:val="00862C31"/>
    <w:rsid w:val="0086338F"/>
    <w:rsid w:val="0086371C"/>
    <w:rsid w:val="008641A5"/>
    <w:rsid w:val="00864D03"/>
    <w:rsid w:val="00867337"/>
    <w:rsid w:val="0087016F"/>
    <w:rsid w:val="008705A9"/>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FF6"/>
    <w:rsid w:val="008A54F5"/>
    <w:rsid w:val="008A6311"/>
    <w:rsid w:val="008A6339"/>
    <w:rsid w:val="008A67E3"/>
    <w:rsid w:val="008A6C8A"/>
    <w:rsid w:val="008A6D31"/>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5699"/>
    <w:rsid w:val="008E58F6"/>
    <w:rsid w:val="008E6D50"/>
    <w:rsid w:val="008E6DE6"/>
    <w:rsid w:val="008E700D"/>
    <w:rsid w:val="008E7237"/>
    <w:rsid w:val="008E768E"/>
    <w:rsid w:val="008E7F50"/>
    <w:rsid w:val="008F07B5"/>
    <w:rsid w:val="008F11EC"/>
    <w:rsid w:val="008F1256"/>
    <w:rsid w:val="008F1CD3"/>
    <w:rsid w:val="008F267E"/>
    <w:rsid w:val="008F3DDD"/>
    <w:rsid w:val="008F3EA2"/>
    <w:rsid w:val="008F4E8F"/>
    <w:rsid w:val="008F5302"/>
    <w:rsid w:val="008F55FF"/>
    <w:rsid w:val="008F5B9A"/>
    <w:rsid w:val="008F6898"/>
    <w:rsid w:val="008F6FC3"/>
    <w:rsid w:val="008F710A"/>
    <w:rsid w:val="008F77E4"/>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146F"/>
    <w:rsid w:val="0091147B"/>
    <w:rsid w:val="00911CCD"/>
    <w:rsid w:val="009122BC"/>
    <w:rsid w:val="009131A3"/>
    <w:rsid w:val="00914015"/>
    <w:rsid w:val="009145C6"/>
    <w:rsid w:val="009161FD"/>
    <w:rsid w:val="00916398"/>
    <w:rsid w:val="00916696"/>
    <w:rsid w:val="0091714D"/>
    <w:rsid w:val="00917ABC"/>
    <w:rsid w:val="00917E10"/>
    <w:rsid w:val="009206B4"/>
    <w:rsid w:val="009210CC"/>
    <w:rsid w:val="00923290"/>
    <w:rsid w:val="0092515E"/>
    <w:rsid w:val="00925413"/>
    <w:rsid w:val="0092557B"/>
    <w:rsid w:val="00925A0F"/>
    <w:rsid w:val="00925A9F"/>
    <w:rsid w:val="00926B3F"/>
    <w:rsid w:val="00926BEB"/>
    <w:rsid w:val="009273F4"/>
    <w:rsid w:val="00927929"/>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2815"/>
    <w:rsid w:val="00983141"/>
    <w:rsid w:val="00983387"/>
    <w:rsid w:val="00983E01"/>
    <w:rsid w:val="0098427D"/>
    <w:rsid w:val="009855B6"/>
    <w:rsid w:val="00986416"/>
    <w:rsid w:val="00986B08"/>
    <w:rsid w:val="00987FF6"/>
    <w:rsid w:val="00990F90"/>
    <w:rsid w:val="00991586"/>
    <w:rsid w:val="00991A3E"/>
    <w:rsid w:val="00992B43"/>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E0C"/>
    <w:rsid w:val="009C406C"/>
    <w:rsid w:val="009C5EFA"/>
    <w:rsid w:val="009C7352"/>
    <w:rsid w:val="009C77AE"/>
    <w:rsid w:val="009C7D72"/>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F8C"/>
    <w:rsid w:val="00A210B6"/>
    <w:rsid w:val="00A21942"/>
    <w:rsid w:val="00A21A3E"/>
    <w:rsid w:val="00A229FA"/>
    <w:rsid w:val="00A22FE9"/>
    <w:rsid w:val="00A236F8"/>
    <w:rsid w:val="00A24512"/>
    <w:rsid w:val="00A24564"/>
    <w:rsid w:val="00A25408"/>
    <w:rsid w:val="00A262C8"/>
    <w:rsid w:val="00A26CBB"/>
    <w:rsid w:val="00A30D0A"/>
    <w:rsid w:val="00A31197"/>
    <w:rsid w:val="00A31DC4"/>
    <w:rsid w:val="00A31DE5"/>
    <w:rsid w:val="00A334A6"/>
    <w:rsid w:val="00A33B34"/>
    <w:rsid w:val="00A33F54"/>
    <w:rsid w:val="00A35EC2"/>
    <w:rsid w:val="00A368CD"/>
    <w:rsid w:val="00A37727"/>
    <w:rsid w:val="00A40FA3"/>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6E"/>
    <w:rsid w:val="00A87C1C"/>
    <w:rsid w:val="00A87F95"/>
    <w:rsid w:val="00A9111A"/>
    <w:rsid w:val="00A91272"/>
    <w:rsid w:val="00A9180B"/>
    <w:rsid w:val="00A91BE8"/>
    <w:rsid w:val="00A92B36"/>
    <w:rsid w:val="00A92CE8"/>
    <w:rsid w:val="00A930E3"/>
    <w:rsid w:val="00A945F3"/>
    <w:rsid w:val="00A975D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57B0"/>
    <w:rsid w:val="00B66E84"/>
    <w:rsid w:val="00B6778B"/>
    <w:rsid w:val="00B67B13"/>
    <w:rsid w:val="00B70520"/>
    <w:rsid w:val="00B70D47"/>
    <w:rsid w:val="00B70DA9"/>
    <w:rsid w:val="00B70F2B"/>
    <w:rsid w:val="00B712C9"/>
    <w:rsid w:val="00B7174D"/>
    <w:rsid w:val="00B7213E"/>
    <w:rsid w:val="00B733CC"/>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7C2"/>
    <w:rsid w:val="00B87CDD"/>
    <w:rsid w:val="00B90488"/>
    <w:rsid w:val="00B90877"/>
    <w:rsid w:val="00B90C6C"/>
    <w:rsid w:val="00B91D5D"/>
    <w:rsid w:val="00B922F9"/>
    <w:rsid w:val="00B927FF"/>
    <w:rsid w:val="00B9300F"/>
    <w:rsid w:val="00B93E26"/>
    <w:rsid w:val="00B94181"/>
    <w:rsid w:val="00B9424A"/>
    <w:rsid w:val="00B94C6C"/>
    <w:rsid w:val="00B965EB"/>
    <w:rsid w:val="00BA0759"/>
    <w:rsid w:val="00BA19F0"/>
    <w:rsid w:val="00BA1CEB"/>
    <w:rsid w:val="00BA1DD9"/>
    <w:rsid w:val="00BA2497"/>
    <w:rsid w:val="00BA46A5"/>
    <w:rsid w:val="00BA4DD9"/>
    <w:rsid w:val="00BA66E4"/>
    <w:rsid w:val="00BA73E4"/>
    <w:rsid w:val="00BA7B88"/>
    <w:rsid w:val="00BA7C6D"/>
    <w:rsid w:val="00BB1435"/>
    <w:rsid w:val="00BB1D0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A8C"/>
    <w:rsid w:val="00C54DB6"/>
    <w:rsid w:val="00C555BF"/>
    <w:rsid w:val="00C5566F"/>
    <w:rsid w:val="00C55F80"/>
    <w:rsid w:val="00C5672D"/>
    <w:rsid w:val="00C56826"/>
    <w:rsid w:val="00C60086"/>
    <w:rsid w:val="00C6126E"/>
    <w:rsid w:val="00C616FE"/>
    <w:rsid w:val="00C61E16"/>
    <w:rsid w:val="00C62E0A"/>
    <w:rsid w:val="00C62E57"/>
    <w:rsid w:val="00C6318D"/>
    <w:rsid w:val="00C634D7"/>
    <w:rsid w:val="00C63A8F"/>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CFF"/>
    <w:rsid w:val="00C90D7A"/>
    <w:rsid w:val="00C91439"/>
    <w:rsid w:val="00C92F74"/>
    <w:rsid w:val="00C9462D"/>
    <w:rsid w:val="00C9503F"/>
    <w:rsid w:val="00C95E2B"/>
    <w:rsid w:val="00C9632B"/>
    <w:rsid w:val="00C97E98"/>
    <w:rsid w:val="00CA01A8"/>
    <w:rsid w:val="00CA03EF"/>
    <w:rsid w:val="00CA0D7F"/>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D34"/>
    <w:rsid w:val="00D0522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0C3"/>
    <w:rsid w:val="00E41EFB"/>
    <w:rsid w:val="00E42839"/>
    <w:rsid w:val="00E42A52"/>
    <w:rsid w:val="00E42A8F"/>
    <w:rsid w:val="00E42C25"/>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5CDE"/>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614"/>
    <w:rsid w:val="00EF6BCB"/>
    <w:rsid w:val="00EF73EB"/>
    <w:rsid w:val="00F0047F"/>
    <w:rsid w:val="00F00B4A"/>
    <w:rsid w:val="00F0111E"/>
    <w:rsid w:val="00F01177"/>
    <w:rsid w:val="00F02281"/>
    <w:rsid w:val="00F02590"/>
    <w:rsid w:val="00F0295C"/>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4607"/>
    <w:rsid w:val="00F24D08"/>
    <w:rsid w:val="00F24D8B"/>
    <w:rsid w:val="00F2601C"/>
    <w:rsid w:val="00F265F3"/>
    <w:rsid w:val="00F27D80"/>
    <w:rsid w:val="00F27EC9"/>
    <w:rsid w:val="00F307B5"/>
    <w:rsid w:val="00F30886"/>
    <w:rsid w:val="00F308A5"/>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5C9"/>
    <w:rsid w:val="00F6028D"/>
    <w:rsid w:val="00F608D9"/>
    <w:rsid w:val="00F60A11"/>
    <w:rsid w:val="00F614B5"/>
    <w:rsid w:val="00F61A6D"/>
    <w:rsid w:val="00F61E86"/>
    <w:rsid w:val="00F62ED9"/>
    <w:rsid w:val="00F640CF"/>
    <w:rsid w:val="00F64C0E"/>
    <w:rsid w:val="00F65696"/>
    <w:rsid w:val="00F65E14"/>
    <w:rsid w:val="00F670E2"/>
    <w:rsid w:val="00F670E9"/>
    <w:rsid w:val="00F6737B"/>
    <w:rsid w:val="00F675A5"/>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E7A"/>
    <w:rsid w:val="00F901DC"/>
    <w:rsid w:val="00F908EE"/>
    <w:rsid w:val="00F9125C"/>
    <w:rsid w:val="00F924F0"/>
    <w:rsid w:val="00F93ED7"/>
    <w:rsid w:val="00F93F8C"/>
    <w:rsid w:val="00F97649"/>
    <w:rsid w:val="00FA03A5"/>
    <w:rsid w:val="00FA03D4"/>
    <w:rsid w:val="00FA1577"/>
    <w:rsid w:val="00FA15E1"/>
    <w:rsid w:val="00FA45D3"/>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line="360" w:lineRule="auto"/>
      <w:outlineLvl w:val="0"/>
    </w:pPr>
    <w:rPr>
      <w:rFonts w:eastAsiaTheme="minorEastAsia"/>
      <w:b/>
      <w:kern w:val="28"/>
      <w:sz w:val="28"/>
      <w:szCs w:val="20"/>
      <w:lang w:val="en-US" w:eastAsia="en-US"/>
    </w:rPr>
  </w:style>
  <w:style w:type="paragraph" w:styleId="Heading2">
    <w:name w:val="heading 2"/>
    <w:basedOn w:val="Normal"/>
    <w:next w:val="Normal"/>
    <w:link w:val="Heading2Char"/>
    <w:uiPriority w:val="9"/>
    <w:unhideWhenUsed/>
    <w:qFormat/>
    <w:rsid w:val="00D14E64"/>
    <w:pPr>
      <w:keepNext/>
      <w:keepLines/>
      <w:spacing w:before="260" w:after="260" w:line="413" w:lineRule="auto"/>
      <w:ind w:firstLineChars="200" w:firstLine="200"/>
      <w:jc w:val="both"/>
      <w:outlineLvl w:val="1"/>
    </w:pPr>
    <w:rPr>
      <w:rFonts w:ascii="Arial" w:eastAsia="SimHei" w:hAnsi="Arial"/>
      <w:b/>
      <w:szCs w:val="20"/>
      <w:lang w:val="en-US" w:eastAsia="en-US"/>
    </w:rPr>
  </w:style>
  <w:style w:type="paragraph" w:styleId="Heading3">
    <w:name w:val="heading 3"/>
    <w:basedOn w:val="Normal"/>
    <w:next w:val="Normal"/>
    <w:link w:val="Heading3Char"/>
    <w:unhideWhenUsed/>
    <w:qFormat/>
    <w:rsid w:val="00C35F6A"/>
    <w:pPr>
      <w:keepNext/>
      <w:keepLines/>
      <w:spacing w:before="260" w:after="260" w:line="416" w:lineRule="auto"/>
      <w:ind w:firstLineChars="200" w:firstLine="200"/>
      <w:jc w:val="both"/>
      <w:outlineLvl w:val="2"/>
    </w:pPr>
    <w:rPr>
      <w:bCs/>
      <w:i/>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pPr>
      <w:spacing w:line="360" w:lineRule="auto"/>
      <w:ind w:firstLineChars="200"/>
      <w:jc w:val="both"/>
    </w:pPr>
    <w:rPr>
      <w:rFonts w:eastAsiaTheme="minorEastAsia"/>
      <w:szCs w:val="20"/>
      <w:lang w:val="en-US" w:eastAsia="en-US"/>
    </w:rPr>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spacing w:line="360" w:lineRule="auto"/>
      <w:ind w:firstLineChars="200" w:firstLine="200"/>
      <w:jc w:val="center"/>
    </w:pPr>
    <w:rPr>
      <w:rFonts w:eastAsiaTheme="minorEastAsia"/>
      <w:sz w:val="18"/>
      <w:szCs w:val="18"/>
      <w:lang w:val="en-US" w:eastAsia="en-US"/>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spacing w:line="360" w:lineRule="auto"/>
      <w:ind w:firstLineChars="200" w:firstLine="200"/>
    </w:pPr>
    <w:rPr>
      <w:rFonts w:eastAsiaTheme="minorEastAsia"/>
      <w:sz w:val="18"/>
      <w:szCs w:val="18"/>
      <w:lang w:val="en-US" w:eastAsia="en-US"/>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pPr>
      <w:spacing w:line="360" w:lineRule="auto"/>
      <w:ind w:firstLineChars="200" w:firstLine="200"/>
    </w:pPr>
    <w:rPr>
      <w:rFonts w:eastAsiaTheme="minorEastAsia"/>
      <w:szCs w:val="20"/>
      <w:lang w:val="en-US" w:eastAsia="en-US"/>
    </w:rPr>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pPr>
      <w:spacing w:line="360" w:lineRule="auto"/>
      <w:ind w:firstLineChars="200" w:firstLine="200"/>
      <w:jc w:val="both"/>
    </w:pPr>
    <w:rPr>
      <w:rFonts w:eastAsiaTheme="minorEastAsia"/>
      <w:sz w:val="18"/>
      <w:szCs w:val="18"/>
      <w:lang w:val="en-US" w:eastAsia="en-US"/>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spacing w:line="360" w:lineRule="auto"/>
      <w:ind w:firstLineChars="200" w:firstLine="420"/>
      <w:jc w:val="both"/>
    </w:pPr>
    <w:rPr>
      <w:rFonts w:eastAsiaTheme="minorEastAsia"/>
      <w:szCs w:val="20"/>
      <w:lang w:val="en-US" w:eastAsia="en-US"/>
    </w:rPr>
  </w:style>
  <w:style w:type="paragraph" w:styleId="Caption">
    <w:name w:val="caption"/>
    <w:basedOn w:val="Normal"/>
    <w:next w:val="Normal"/>
    <w:unhideWhenUsed/>
    <w:qFormat/>
    <w:rsid w:val="009C12E1"/>
    <w:pPr>
      <w:spacing w:line="360" w:lineRule="auto"/>
      <w:jc w:val="center"/>
    </w:pPr>
    <w:rPr>
      <w:rFonts w:eastAsia="SimHei" w:cstheme="majorBidi"/>
      <w:b/>
      <w:szCs w:val="20"/>
      <w:lang w:val="en-US" w:eastAsia="en-US"/>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rPr>
      <w:rFonts w:eastAsiaTheme="minorEastAsia"/>
      <w:lang w:val="en-US" w:eastAsia="en-US"/>
    </w:r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firstLineChars="200" w:hanging="720"/>
      <w:jc w:val="both"/>
    </w:pPr>
    <w:rPr>
      <w:rFonts w:eastAsiaTheme="minorEastAsia"/>
      <w:szCs w:val="20"/>
      <w:lang w:val="en-US" w:eastAsia="en-US"/>
    </w:r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rFonts w:eastAsia="Times New Roman"/>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481</Words>
  <Characters>88247</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11"&gt;&lt;session id="Foq8XZNc"/&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